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0012A4" w:rsidP="000012A4">
      <w:pPr>
        <w:pStyle w:val="Title"/>
      </w:pPr>
      <w:r w:rsidRPr="000012A4">
        <w:t>Comparative ana</w:t>
      </w:r>
      <w:r>
        <w:t>lysis of 6 programming languages based on readability, writabil</w:t>
      </w:r>
      <w:r w:rsidRPr="000012A4">
        <w:t>ity and reliability</w:t>
      </w:r>
    </w:p>
    <w:p w:rsidR="00062B2F" w:rsidRDefault="00062B2F" w:rsidP="00062B2F">
      <w:proofErr w:type="spellStart"/>
      <w:r>
        <w:t>Ishrat</w:t>
      </w:r>
      <w:proofErr w:type="spellEnd"/>
      <w:r>
        <w:t xml:space="preserve"> Jahan </w:t>
      </w:r>
      <w:proofErr w:type="spellStart"/>
      <w:r>
        <w:t>Ananya</w:t>
      </w:r>
      <w:proofErr w:type="spellEnd"/>
      <w:r>
        <w:t xml:space="preserve"> 1631636042</w:t>
      </w:r>
    </w:p>
    <w:p w:rsidR="00062B2F" w:rsidRDefault="00062B2F" w:rsidP="00062B2F">
      <w:proofErr w:type="spellStart"/>
      <w:r>
        <w:t>Farsihta</w:t>
      </w:r>
      <w:proofErr w:type="spellEnd"/>
      <w:r>
        <w:t xml:space="preserve"> </w:t>
      </w:r>
      <w:proofErr w:type="spellStart"/>
      <w:r>
        <w:t>Jayas</w:t>
      </w:r>
      <w:proofErr w:type="spellEnd"/>
      <w:r>
        <w:t xml:space="preserve"> </w:t>
      </w:r>
      <w:proofErr w:type="spellStart"/>
      <w:r>
        <w:t>Kinjol</w:t>
      </w:r>
      <w:proofErr w:type="spellEnd"/>
      <w:r>
        <w:t xml:space="preserve"> 1721411042</w:t>
      </w:r>
    </w:p>
    <w:p w:rsidR="00062B2F" w:rsidRDefault="00062B2F" w:rsidP="00062B2F">
      <w:proofErr w:type="spellStart"/>
      <w:r>
        <w:t>Zahin</w:t>
      </w:r>
      <w:proofErr w:type="spellEnd"/>
      <w:r>
        <w:t xml:space="preserve"> Ahmed 1711020042</w:t>
      </w:r>
    </w:p>
    <w:p w:rsidR="00C95AC3" w:rsidRDefault="00C95AC3" w:rsidP="00062B2F">
      <w:proofErr w:type="spellStart"/>
      <w:r>
        <w:t>Sabbir</w:t>
      </w:r>
      <w:proofErr w:type="spellEnd"/>
      <w:r>
        <w:t xml:space="preserve"> Hasan 1411107042</w:t>
      </w:r>
    </w:p>
    <w:p w:rsidR="00062B2F" w:rsidRDefault="00062B2F" w:rsidP="00062B2F">
      <w:proofErr w:type="spellStart"/>
      <w:r>
        <w:t>Bitan</w:t>
      </w:r>
      <w:proofErr w:type="spellEnd"/>
      <w:r>
        <w:t xml:space="preserve"> </w:t>
      </w:r>
      <w:proofErr w:type="spellStart"/>
      <w:r>
        <w:t>Debnath</w:t>
      </w:r>
      <w:proofErr w:type="spellEnd"/>
      <w:r>
        <w:t xml:space="preserve"> 1721929042</w:t>
      </w:r>
    </w:p>
    <w:p w:rsidR="00062B2F" w:rsidRDefault="00062B2F" w:rsidP="000012A4"/>
    <w:p w:rsidR="000012A4" w:rsidRDefault="000012A4" w:rsidP="000012A4">
      <w:pPr>
        <w:pStyle w:val="Heading1"/>
      </w:pPr>
      <w:r>
        <w:t>Abstract:</w:t>
      </w:r>
    </w:p>
    <w:p w:rsidR="000012A4" w:rsidRDefault="000012A4" w:rsidP="000012A4"/>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Konrad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by John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on and making the whole process of coding easier and more convenient</w:t>
      </w:r>
      <w:r w:rsidR="00EC2F27">
        <w:fldChar w:fldCharType="begin" w:fldLock="1"/>
      </w:r>
      <w:r w:rsidR="00EC2F27">
        <w:instrText>ADDIN CSL_CITATION {"citationItems":[{"id":"ITEM-1","itemData":{"author":[{"dropping-particle":"","family":"Rossum","given":"Guido","non-dropping-particle":"van","parse-names":false,"suffix":""}],"container-title":"CWI Report CS-R9526","id":"ITEM-1","issue":"CS-R9526","issued":{"date-parts":[["1995"]]},"page":"1-65","title":"Python tutorial, May 1995","type":"article-journal"},"uris":["http://www.mendeley.com/documents/?uuid=34e9a94a-8b86-4a2c-b01c-9b8aaa71aaf1"]}],"mendeley":{"formattedCitation":"[4]","plainTextFormattedCitation":"[4]","previouslyFormattedCitation":"[4]"},"properties":{"noteIndex":0},"schema":"https://github.com/citation-style-language/schema/raw/master/csl-citation.json"}</w:instrText>
      </w:r>
      <w:r w:rsidR="00EC2F27">
        <w:fldChar w:fldCharType="separate"/>
      </w:r>
      <w:r w:rsidR="00EC2F27" w:rsidRPr="00EC2F27">
        <w:rPr>
          <w:noProof/>
        </w:rPr>
        <w:t>[4]</w:t>
      </w:r>
      <w:r w:rsidR="00EC2F27">
        <w:fldChar w:fldCharType="end"/>
      </w:r>
      <w:r w:rsidR="00A7213E">
        <w:t xml:space="preserve">. </w:t>
      </w:r>
      <w:r w:rsidR="004040BA">
        <w:t>Indeed, the readability and writability of code h</w:t>
      </w:r>
      <w:r w:rsidR="00C42CAF">
        <w:t xml:space="preserve">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w:t>
      </w:r>
      <w:r w:rsidR="00CD77CE">
        <w:t xml:space="preserve">that is complicated or unable to express its purpose clearly. Similarly, novice programmers will face a huge learning curve if the syntax and rules of a language are </w:t>
      </w:r>
      <w:r w:rsidR="00F13293">
        <w:t>not orthogonal and simple</w:t>
      </w:r>
      <w:r w:rsidR="00840177">
        <w:fldChar w:fldCharType="begin" w:fldLock="1"/>
      </w:r>
      <w:r w:rsidR="00EC2F27">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840177">
        <w:fldChar w:fldCharType="separate"/>
      </w:r>
      <w:r w:rsidR="00EC2F27" w:rsidRPr="00EC2F27">
        <w:rPr>
          <w:noProof/>
        </w:rPr>
        <w:t>[5]</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lastRenderedPageBreak/>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the code behaves the way it is 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Default="00A20580" w:rsidP="004C4E53">
      <w:r>
        <w:t>Hence,</w:t>
      </w:r>
      <w:r w:rsidR="00970CB3">
        <w:t xml:space="preserve"> the aim of this research is</w:t>
      </w:r>
      <w:r>
        <w:t xml:space="preserve"> to compare the readability, </w:t>
      </w:r>
      <w:r w:rsidR="00B12BBA">
        <w:t>writability and reliability of 5</w:t>
      </w:r>
      <w:r>
        <w:t xml:space="preserve"> commonly used </w:t>
      </w:r>
      <w:r w:rsidR="00F23667">
        <w:t xml:space="preserve">imperative </w:t>
      </w:r>
      <w:r>
        <w:t>programming languages, which are C, C++,</w:t>
      </w:r>
      <w:r w:rsidR="00B12BBA">
        <w:t xml:space="preserve"> Java, JavaScript, Python, and 1 functional language, which is R</w:t>
      </w:r>
      <w:r w:rsidR="00F23667">
        <w:t>.</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p>
    <w:p w:rsidR="00C72F4E" w:rsidRDefault="00C72F4E" w:rsidP="00C72F4E">
      <w:pPr>
        <w:pStyle w:val="Heading1"/>
      </w:pPr>
      <w:r>
        <w:t>Literature Review</w:t>
      </w:r>
    </w:p>
    <w:p w:rsidR="00C72F4E" w:rsidRDefault="00C72F4E" w:rsidP="00C72F4E"/>
    <w:p w:rsidR="00C72F4E" w:rsidRDefault="00C72F4E" w:rsidP="00C72F4E">
      <w:pPr>
        <w:pStyle w:val="Heading1"/>
      </w:pPr>
      <w:r>
        <w:t>Readability, Writability and Reliability</w:t>
      </w:r>
    </w:p>
    <w:p w:rsidR="00C72F4E" w:rsidRDefault="00337217" w:rsidP="00C72F4E">
      <w:r>
        <w:t>Before embarking on the journey of comparing these three metrics for each language, it is important to understand how each is defined and what they signify.</w:t>
      </w:r>
    </w:p>
    <w:p w:rsidR="00337217" w:rsidRDefault="00337217" w:rsidP="00337217">
      <w:pPr>
        <w:pStyle w:val="Heading2"/>
      </w:pPr>
      <w:r>
        <w:t>Readability</w:t>
      </w:r>
    </w:p>
    <w:p w:rsidR="00337217" w:rsidRDefault="001F7425" w:rsidP="00337217">
      <w:r>
        <w:t>As the term suggests, “readability” of a language is essentially how easy it is to read a piece of code and understand what it is doing</w:t>
      </w:r>
      <w:r w:rsidR="00194E10">
        <w:t xml:space="preserve"> </w:t>
      </w:r>
      <w:r w:rsidR="00194E10">
        <w:fldChar w:fldCharType="begin" w:fldLock="1"/>
      </w:r>
      <w:r w:rsidR="00FF2B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94E10">
        <w:fldChar w:fldCharType="separate"/>
      </w:r>
      <w:r w:rsidR="00194E10" w:rsidRPr="00194E10">
        <w:rPr>
          <w:noProof/>
        </w:rPr>
        <w:t>[1]</w:t>
      </w:r>
      <w:r w:rsidR="00194E10">
        <w:fldChar w:fldCharType="end"/>
      </w:r>
      <w:r>
        <w:t xml:space="preserve">. </w:t>
      </w:r>
      <w:r w:rsidR="00E154DF">
        <w:t xml:space="preserve">When earlier programming languages were developed, the </w:t>
      </w:r>
      <w:r w:rsidR="00F24965">
        <w:t xml:space="preserve">main factor to be considered was efficiency of the language. However, as the use of these languages increased, it became apparent that if users were taking a long time understanding </w:t>
      </w:r>
      <w:r w:rsidR="008B1537">
        <w:t>an existing piece of code, then it was slowing down the process and hence reducing efficiency before the computation even began. Hence, eventually the focus shifted from machine oriented efficiency to human efficiency.</w:t>
      </w:r>
      <w:r w:rsidR="00E154DF">
        <w:t xml:space="preserve"> </w:t>
      </w:r>
      <w:r w:rsidR="00D441DF">
        <w:t xml:space="preserve">Depending on the problem domain, the concept of readability changes. </w:t>
      </w:r>
      <w:r w:rsidR="00205696">
        <w:t>For example, a language that is not meant for complex numerical computations, such as</w:t>
      </w:r>
      <w:r w:rsidR="00512473">
        <w:t xml:space="preserve"> vanilla JavaScript, might not make a very readable script for mathematical computations.</w:t>
      </w:r>
    </w:p>
    <w:p w:rsidR="00512473" w:rsidRDefault="00512473" w:rsidP="00512473">
      <w:pPr>
        <w:pStyle w:val="Heading2"/>
      </w:pPr>
      <w:r>
        <w:t>Writability</w:t>
      </w:r>
    </w:p>
    <w:p w:rsidR="00512473" w:rsidRDefault="00FF2B03" w:rsidP="00512473">
      <w:r>
        <w:t xml:space="preserve">The writability of a programming language is defined by the ease of creating a new program for a specific problem domain </w:t>
      </w:r>
      <w:r>
        <w:fldChar w:fldCharType="begin" w:fldLock="1"/>
      </w:r>
      <w:r w:rsidR="00EC2F2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FF2B03">
        <w:rPr>
          <w:noProof/>
        </w:rPr>
        <w:t>[1]</w:t>
      </w:r>
      <w:r>
        <w:fldChar w:fldCharType="end"/>
      </w:r>
      <w:r w:rsidR="00E75CFE">
        <w:t>. Similar to readability, writability of a language is also heavily influenced by the problem domain it is being used in.</w:t>
      </w:r>
      <w:r w:rsidR="005F062D">
        <w:t xml:space="preserve">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 </w:t>
      </w:r>
    </w:p>
    <w:p w:rsidR="00A45B23" w:rsidRDefault="00A45B23" w:rsidP="00A45B23">
      <w:pPr>
        <w:pStyle w:val="Heading2"/>
      </w:pPr>
      <w:r>
        <w:t>Reliability</w:t>
      </w:r>
    </w:p>
    <w:p w:rsidR="00967EB9" w:rsidRDefault="00967EB9" w:rsidP="00967EB9">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967EB9" w:rsidRDefault="00967EB9" w:rsidP="00967EB9">
      <w:r>
        <w:t xml:space="preserve"> A significant criterion to base our judgment has been mentioned in John D Gannon and J.J Horning’s paper “Language Design for Programming Reliability</w:t>
      </w:r>
      <w:r w:rsidRPr="00967EB9">
        <w:rPr>
          <w:i/>
          <w:iCs/>
        </w:rPr>
        <w:t>”</w:t>
      </w:r>
      <w:r w:rsidR="00EC2F27">
        <w:rPr>
          <w:i/>
          <w:iCs/>
        </w:rPr>
        <w:fldChar w:fldCharType="begin" w:fldLock="1"/>
      </w:r>
      <w:r w:rsidR="00683D37">
        <w:rPr>
          <w:i/>
          <w:iCs/>
        </w:rPr>
        <w:instrText>ADDIN CSL_CITATION {"citationItems":[{"id":"ITEM-1","itemData":{"DOI":"10.1109/TSE.1975.6312838","ISSN":"00985589","abstract":"The language in which programs are written can have. a substantial effect on their reliability. This paper discusses the. design of programming languages to enhance reliability. It presents several general design principles, and then applies them to particular languages constructs. Since we can not logically prove the validity of such design principles, empirical evidence is needed to support or discredit them. Gannon has performed a major experiment to measure the effect of nine. specific language-design decisions in one context. Analysis of the frequency and persistence. of errors shows that several, decisions had a significant impact on reliability. Copyright © 1975 by The Institute of Electrical and Electronics Engineers, Inc.","author":[{"dropping-particle":"","family":"Gannon","given":"John D.","non-dropping-particle":"","parse-names":false,"suffix":""},{"dropping-particle":"","family":"Horning","given":"J. J.","non-dropping-particle":"","parse-names":false,"suffix":""}],"container-title":"IEEE Transactions on Software Engineering","id":"ITEM-1","issue":"2","issued":{"date-parts":[["1975"]]},"page":"179-191","title":"Language Design for Programming Reliability","type":"article-journal","volume":"SE-1"},"uris":["http://www.mendeley.com/documents/?uuid=679bb02d-e80b-49b4-ab81-17d25e01f291"]}],"mendeley":{"formattedCitation":"[6]","plainTextFormattedCitation":"[6]","previouslyFormattedCitation":"[6]"},"properties":{"noteIndex":0},"schema":"https://github.com/citation-style-language/schema/raw/master/csl-citation.json"}</w:instrText>
      </w:r>
      <w:r w:rsidR="00EC2F27">
        <w:rPr>
          <w:i/>
          <w:iCs/>
        </w:rPr>
        <w:fldChar w:fldCharType="separate"/>
      </w:r>
      <w:r w:rsidR="00EC2F27" w:rsidRPr="00EC2F27">
        <w:rPr>
          <w:iCs/>
          <w:noProof/>
        </w:rPr>
        <w:t>[6]</w:t>
      </w:r>
      <w:r w:rsidR="00EC2F27">
        <w:rPr>
          <w:i/>
          <w:iCs/>
        </w:rPr>
        <w:fldChar w:fldCharType="end"/>
      </w:r>
      <w:r w:rsidR="00EC2F27">
        <w:t xml:space="preserve"> w</w:t>
      </w:r>
      <w:r>
        <w:t xml:space="preserve">hich is the ability of a programming language to decrease programming errors and the ability to detect them if any. This can be related to the readability and writability of </w:t>
      </w:r>
      <w:r>
        <w:lastRenderedPageBreak/>
        <w:t xml:space="preserve">the said programming language. A language that is more readable theoretically should have less fuss to deal with when trying to detect anomalies or errors. </w:t>
      </w:r>
    </w:p>
    <w:p w:rsidR="009207C9" w:rsidRDefault="009207C9" w:rsidP="00967EB9">
      <w:r>
        <w:t>In the table below, factors that affect readability, writability and reliability are shown. Short descriptions of each factor is given afterwards.</w:t>
      </w:r>
    </w:p>
    <w:p w:rsidR="001142C5" w:rsidRDefault="001142C5" w:rsidP="001142C5">
      <w:pPr>
        <w:pStyle w:val="Caption"/>
        <w:keepNext/>
      </w:pPr>
      <w:r>
        <w:t xml:space="preserve">Table </w:t>
      </w:r>
      <w:fldSimple w:instr=" SEQ Table \* ARABIC ">
        <w:r w:rsidR="00B0408B">
          <w:rPr>
            <w:noProof/>
          </w:rPr>
          <w:t>1</w:t>
        </w:r>
      </w:fldSimple>
      <w:r>
        <w:t xml:space="preserve"> Factors affecting Readability, Writability and Reliability</w:t>
      </w:r>
    </w:p>
    <w:tbl>
      <w:tblPr>
        <w:tblStyle w:val="ListTable6Colorful"/>
        <w:tblW w:w="0" w:type="auto"/>
        <w:tblLook w:val="0420" w:firstRow="1" w:lastRow="0" w:firstColumn="0" w:lastColumn="0" w:noHBand="0" w:noVBand="1"/>
      </w:tblPr>
      <w:tblGrid>
        <w:gridCol w:w="3116"/>
        <w:gridCol w:w="3117"/>
        <w:gridCol w:w="3117"/>
      </w:tblGrid>
      <w:tr w:rsidR="00C05512" w:rsidTr="009732CB">
        <w:trPr>
          <w:cnfStyle w:val="100000000000" w:firstRow="1" w:lastRow="0" w:firstColumn="0" w:lastColumn="0" w:oddVBand="0" w:evenVBand="0" w:oddHBand="0" w:evenHBand="0" w:firstRowFirstColumn="0" w:firstRowLastColumn="0" w:lastRowFirstColumn="0" w:lastRowLastColumn="0"/>
        </w:trPr>
        <w:tc>
          <w:tcPr>
            <w:tcW w:w="3116" w:type="dxa"/>
          </w:tcPr>
          <w:p w:rsidR="00C05512" w:rsidRDefault="00C05512" w:rsidP="00AB510D">
            <w:r>
              <w:t>Readability</w:t>
            </w:r>
          </w:p>
        </w:tc>
        <w:tc>
          <w:tcPr>
            <w:tcW w:w="3117" w:type="dxa"/>
          </w:tcPr>
          <w:p w:rsidR="00C05512" w:rsidRDefault="009207C9" w:rsidP="00AB510D">
            <w:r>
              <w:t>Writability</w:t>
            </w:r>
          </w:p>
        </w:tc>
        <w:tc>
          <w:tcPr>
            <w:tcW w:w="3117" w:type="dxa"/>
          </w:tcPr>
          <w:p w:rsidR="00C05512" w:rsidRDefault="00C40C19" w:rsidP="00AB510D">
            <w:r>
              <w:t>Reliabi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r w:rsidRPr="001142C5">
              <w:t xml:space="preserve">Simplicity </w:t>
            </w:r>
          </w:p>
        </w:tc>
        <w:tc>
          <w:tcPr>
            <w:tcW w:w="3117" w:type="dxa"/>
          </w:tcPr>
          <w:p w:rsidR="00C40C19" w:rsidRDefault="00C40C19" w:rsidP="00C40C19">
            <w:r>
              <w:t xml:space="preserve">Simplicity </w:t>
            </w:r>
          </w:p>
        </w:tc>
        <w:tc>
          <w:tcPr>
            <w:tcW w:w="3117" w:type="dxa"/>
          </w:tcPr>
          <w:p w:rsidR="00C40C19" w:rsidRDefault="00C40C19" w:rsidP="00C40C19">
            <w:r>
              <w:t xml:space="preserve">Simplicity </w:t>
            </w:r>
          </w:p>
        </w:tc>
      </w:tr>
      <w:tr w:rsidR="00C40C19" w:rsidTr="009732CB">
        <w:tc>
          <w:tcPr>
            <w:tcW w:w="3116" w:type="dxa"/>
          </w:tcPr>
          <w:p w:rsidR="00C40C19" w:rsidRPr="009732CB" w:rsidRDefault="00C40C19" w:rsidP="00C40C19">
            <w:r w:rsidRPr="009732CB">
              <w:t>Orthogonality</w:t>
            </w:r>
          </w:p>
        </w:tc>
        <w:tc>
          <w:tcPr>
            <w:tcW w:w="3117" w:type="dxa"/>
          </w:tcPr>
          <w:p w:rsidR="00C40C19" w:rsidRDefault="00C40C19" w:rsidP="00C40C19">
            <w:r>
              <w:t>Orthogonality</w:t>
            </w:r>
          </w:p>
        </w:tc>
        <w:tc>
          <w:tcPr>
            <w:tcW w:w="3117" w:type="dxa"/>
          </w:tcPr>
          <w:p w:rsidR="00C40C19" w:rsidRDefault="00C40C19" w:rsidP="00C40C19">
            <w:r>
              <w:t>Orthogona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C40C19" w:rsidP="00C40C19">
            <w:r w:rsidRPr="009732CB">
              <w:t>Data types</w:t>
            </w:r>
          </w:p>
        </w:tc>
        <w:tc>
          <w:tcPr>
            <w:tcW w:w="3117" w:type="dxa"/>
          </w:tcPr>
          <w:p w:rsidR="00C40C19" w:rsidRDefault="00C40C19" w:rsidP="00C40C19">
            <w:r>
              <w:t>Data types</w:t>
            </w:r>
          </w:p>
        </w:tc>
        <w:tc>
          <w:tcPr>
            <w:tcW w:w="3117" w:type="dxa"/>
          </w:tcPr>
          <w:p w:rsidR="00C40C19" w:rsidRDefault="00C40C19" w:rsidP="00C40C19">
            <w:r>
              <w:t>Data types</w:t>
            </w:r>
          </w:p>
        </w:tc>
      </w:tr>
      <w:tr w:rsidR="00C40C19" w:rsidTr="009732CB">
        <w:tc>
          <w:tcPr>
            <w:tcW w:w="3116" w:type="dxa"/>
          </w:tcPr>
          <w:p w:rsidR="00C40C19" w:rsidRPr="009732CB" w:rsidRDefault="00C40C19" w:rsidP="00C40C19">
            <w:r w:rsidRPr="009732CB">
              <w:t>Syntax design</w:t>
            </w:r>
          </w:p>
        </w:tc>
        <w:tc>
          <w:tcPr>
            <w:tcW w:w="3117" w:type="dxa"/>
          </w:tcPr>
          <w:p w:rsidR="00C40C19" w:rsidRDefault="00C40C19" w:rsidP="00C40C19">
            <w:r>
              <w:t>Syntax design</w:t>
            </w:r>
          </w:p>
        </w:tc>
        <w:tc>
          <w:tcPr>
            <w:tcW w:w="3117" w:type="dxa"/>
          </w:tcPr>
          <w:p w:rsidR="00C40C19" w:rsidRDefault="00C40C19" w:rsidP="00C40C19">
            <w:r>
              <w:t>Syntax design</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796036" w:rsidP="00C40C19">
            <w:r w:rsidRPr="009732CB">
              <w:t>Comment style</w:t>
            </w:r>
          </w:p>
        </w:tc>
        <w:tc>
          <w:tcPr>
            <w:tcW w:w="3117" w:type="dxa"/>
          </w:tcPr>
          <w:p w:rsidR="00C40C19" w:rsidRDefault="00C40C19" w:rsidP="00C40C19">
            <w:r>
              <w:t>Support for abstraction</w:t>
            </w:r>
          </w:p>
        </w:tc>
        <w:tc>
          <w:tcPr>
            <w:tcW w:w="3117" w:type="dxa"/>
          </w:tcPr>
          <w:p w:rsidR="00C40C19" w:rsidRDefault="00C40C19" w:rsidP="00C40C19">
            <w:r>
              <w:t>Support for abstraction</w:t>
            </w:r>
          </w:p>
        </w:tc>
      </w:tr>
      <w:tr w:rsidR="00C40C19" w:rsidTr="009732CB">
        <w:tc>
          <w:tcPr>
            <w:tcW w:w="3116" w:type="dxa"/>
          </w:tcPr>
          <w:p w:rsidR="00C40C19" w:rsidRPr="009732CB" w:rsidRDefault="00DD7EB7" w:rsidP="00C40C19">
            <w:r w:rsidRPr="009732CB">
              <w:t>Indentation/White spacing</w:t>
            </w:r>
          </w:p>
        </w:tc>
        <w:tc>
          <w:tcPr>
            <w:tcW w:w="3117" w:type="dxa"/>
          </w:tcPr>
          <w:p w:rsidR="00C40C19" w:rsidRDefault="00C40C19" w:rsidP="00C40C19">
            <w:r>
              <w:t>Expressivity</w:t>
            </w:r>
          </w:p>
        </w:tc>
        <w:tc>
          <w:tcPr>
            <w:tcW w:w="3117" w:type="dxa"/>
          </w:tcPr>
          <w:p w:rsidR="00C40C19" w:rsidRDefault="00C40C19" w:rsidP="00C40C19">
            <w:r>
              <w:t>Expressiv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DD7EB7" w:rsidP="00C40C19">
            <w:r w:rsidRPr="009732CB">
              <w:t>Variable naming conventions</w:t>
            </w:r>
          </w:p>
        </w:tc>
        <w:tc>
          <w:tcPr>
            <w:tcW w:w="3117" w:type="dxa"/>
          </w:tcPr>
          <w:p w:rsidR="00C40C19" w:rsidRPr="00DD7EB7" w:rsidRDefault="00DD7EB7" w:rsidP="00C40C19">
            <w:r w:rsidRPr="00DD7EB7">
              <w:t>Variable naming conventions</w:t>
            </w:r>
          </w:p>
        </w:tc>
        <w:tc>
          <w:tcPr>
            <w:tcW w:w="3117" w:type="dxa"/>
          </w:tcPr>
          <w:p w:rsidR="00C40C19" w:rsidRDefault="00C40C19" w:rsidP="00C40C19">
            <w:r>
              <w:t>Type checking</w:t>
            </w:r>
          </w:p>
        </w:tc>
      </w:tr>
      <w:tr w:rsidR="00C40C19" w:rsidTr="009732CB">
        <w:tc>
          <w:tcPr>
            <w:tcW w:w="3116" w:type="dxa"/>
          </w:tcPr>
          <w:p w:rsidR="00C40C19" w:rsidRPr="001142C5" w:rsidRDefault="00C40C19" w:rsidP="00C40C19">
            <w:pPr>
              <w:rPr>
                <w:b/>
                <w:bCs/>
              </w:rPr>
            </w:pPr>
          </w:p>
        </w:tc>
        <w:tc>
          <w:tcPr>
            <w:tcW w:w="3117" w:type="dxa"/>
          </w:tcPr>
          <w:p w:rsidR="00C40C19" w:rsidRDefault="00C40C19" w:rsidP="00C40C19"/>
        </w:tc>
        <w:tc>
          <w:tcPr>
            <w:tcW w:w="3117" w:type="dxa"/>
          </w:tcPr>
          <w:p w:rsidR="00C40C19" w:rsidRDefault="00C40C19" w:rsidP="00C40C19">
            <w:r>
              <w:t>Exception handling</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p>
        </w:tc>
        <w:tc>
          <w:tcPr>
            <w:tcW w:w="3117" w:type="dxa"/>
          </w:tcPr>
          <w:p w:rsidR="00C40C19" w:rsidRDefault="00C40C19" w:rsidP="00C40C19"/>
        </w:tc>
        <w:tc>
          <w:tcPr>
            <w:tcW w:w="3117" w:type="dxa"/>
          </w:tcPr>
          <w:p w:rsidR="00C40C19" w:rsidRDefault="00C40C19" w:rsidP="00C40C19">
            <w:r>
              <w:t>Restricted aliasing</w:t>
            </w:r>
          </w:p>
        </w:tc>
      </w:tr>
    </w:tbl>
    <w:p w:rsidR="00AB510D" w:rsidRDefault="005D7F6A" w:rsidP="00AB510D">
      <w:r>
        <w:t xml:space="preserve"> </w:t>
      </w:r>
      <w:r w:rsidR="006F0E5D">
        <w:t xml:space="preserve"> </w:t>
      </w:r>
    </w:p>
    <w:p w:rsidR="00A059FB" w:rsidRDefault="00A059FB" w:rsidP="00A059FB">
      <w:pPr>
        <w:pStyle w:val="Heading2"/>
      </w:pPr>
      <w:r>
        <w:t>Factors</w:t>
      </w:r>
    </w:p>
    <w:p w:rsidR="00A059FB" w:rsidRDefault="00A059FB" w:rsidP="00A059FB">
      <w:pPr>
        <w:pStyle w:val="ListParagraph"/>
        <w:numPr>
          <w:ilvl w:val="0"/>
          <w:numId w:val="1"/>
        </w:numPr>
      </w:pPr>
      <w:r>
        <w:t>Simplicity:</w:t>
      </w:r>
    </w:p>
    <w:p w:rsidR="00CB454C" w:rsidRDefault="00662821" w:rsidP="00CE3071">
      <w:pPr>
        <w:pStyle w:val="ListParagraph"/>
      </w:pPr>
      <w:r>
        <w:t>S</w:t>
      </w:r>
      <w:r w:rsidR="00133062">
        <w:t xml:space="preserve">implicity of a language is exactly what the term suggests, and there are many factors that affect simplicity of a language. Firstly, </w:t>
      </w:r>
      <w:r>
        <w:t>the complexity and size of the language constructs of a programming language</w:t>
      </w:r>
      <w:r w:rsidR="00133062">
        <w:t xml:space="preserve"> affect its simplicity</w:t>
      </w:r>
      <w:r>
        <w:t xml:space="preserve">. Languages that have </w:t>
      </w:r>
      <w:r w:rsidR="001D53E3">
        <w:t xml:space="preserve">a large number of </w:t>
      </w:r>
      <w:r w:rsidR="008C14F7">
        <w:t xml:space="preserve">basic syntaxes </w:t>
      </w:r>
      <w:r w:rsidR="001D53E3">
        <w:t xml:space="preserve">are often difficult to learn, </w:t>
      </w:r>
      <w:r w:rsidR="006B56AB">
        <w:t>and</w:t>
      </w:r>
      <w:r w:rsidR="00A23876">
        <w:t xml:space="preserve"> often they are not fully mastered by a programmer</w:t>
      </w:r>
      <w:r w:rsidR="00CE3071">
        <w:t xml:space="preserve">. </w:t>
      </w:r>
      <w:r w:rsidR="006B56AB">
        <w:t xml:space="preserve">This poses as a problem when </w:t>
      </w:r>
      <w:r w:rsidR="00536412">
        <w:t>a reader faces constructs</w:t>
      </w:r>
      <w:r w:rsidR="00A23876">
        <w:t xml:space="preserve"> they are</w:t>
      </w:r>
      <w:r w:rsidR="006B56AB">
        <w:t xml:space="preserve"> n</w:t>
      </w:r>
      <w:r w:rsidR="00A23876">
        <w:t>ot familiar with</w:t>
      </w:r>
      <w:r w:rsidR="00C15A31">
        <w:t xml:space="preserve"> and finds the code unreadable</w:t>
      </w:r>
      <w:r w:rsidR="00A23876">
        <w:t xml:space="preserve">, even though they might be an expert with a </w:t>
      </w:r>
      <w:r w:rsidR="00C15A31">
        <w:t xml:space="preserve">different </w:t>
      </w:r>
      <w:r w:rsidR="00A23876">
        <w:t>subset of</w:t>
      </w:r>
      <w:r w:rsidR="00C15A31">
        <w:t xml:space="preserve"> the language</w:t>
      </w:r>
      <w:r w:rsidR="008450CC">
        <w:t xml:space="preserve"> </w:t>
      </w:r>
      <w:r w:rsidR="008450CC">
        <w:fldChar w:fldCharType="begin" w:fldLock="1"/>
      </w:r>
      <w:r w:rsidR="009C193D">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r w:rsidR="00C15A31">
        <w:t xml:space="preserve">. </w:t>
      </w:r>
      <w:r w:rsidR="00A23876">
        <w:t xml:space="preserve"> </w:t>
      </w:r>
    </w:p>
    <w:p w:rsidR="00CE3071" w:rsidRDefault="00CE3071" w:rsidP="00CE3071">
      <w:pPr>
        <w:pStyle w:val="ListParagraph"/>
      </w:pPr>
    </w:p>
    <w:p w:rsidR="00C15A31" w:rsidRDefault="0056419F" w:rsidP="00CB454C">
      <w:pPr>
        <w:pStyle w:val="ListParagraph"/>
      </w:pPr>
      <w:r>
        <w:t>Another issue that reduces sim</w:t>
      </w:r>
      <w:r w:rsidR="0010333B">
        <w:t>plicity of a language is feature multiplicity. When the same task can be carried out in multiple ways using different syntax, the language is said to have high feature multiplicity</w:t>
      </w:r>
      <w:r w:rsidR="00CE3071">
        <w:t>;</w:t>
      </w:r>
      <w:r w:rsidR="0010333B">
        <w:t xml:space="preserve"> </w:t>
      </w:r>
      <w:r w:rsidR="00CE3071">
        <w:t>t</w:t>
      </w:r>
      <w:r w:rsidR="0010333B">
        <w:t>his</w:t>
      </w:r>
      <w:r w:rsidR="00703DF1">
        <w:t xml:space="preserve"> makes the language more complex as someone who is habituated to using one, will have a</w:t>
      </w:r>
      <w:r w:rsidR="00CE3071">
        <w:t xml:space="preserve"> hard time understanding the other</w:t>
      </w:r>
      <w:r w:rsidR="00703DF1">
        <w:t>.</w:t>
      </w:r>
      <w:r w:rsidR="008450CC">
        <w:t xml:space="preserve"> </w:t>
      </w:r>
      <w:r w:rsidR="008450CC">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p>
    <w:p w:rsidR="00FD5B64" w:rsidRDefault="00FD5B64" w:rsidP="00CB454C">
      <w:pPr>
        <w:pStyle w:val="ListParagraph"/>
      </w:pPr>
    </w:p>
    <w:p w:rsidR="00FD5B64" w:rsidRDefault="00FD5B64" w:rsidP="00CB454C">
      <w:pPr>
        <w:pStyle w:val="ListParagraph"/>
      </w:pPr>
      <w:r>
        <w:t>Operator overloading</w:t>
      </w:r>
      <w:r w:rsidR="00CE3071">
        <w:t xml:space="preserve"> </w:t>
      </w:r>
      <w:r w:rsidR="00AF4C91">
        <w:t>also increases the complexity of a language. While it is usually seen as an increase in flexibility</w:t>
      </w:r>
      <w:r w:rsidR="00AF7858">
        <w:t>, it also creates the possibility for users to create operations that do not align with the function’s original meaning or is distinctly different from it. For example, a user might define a function subtract using the “+”, and that is possible throu</w:t>
      </w:r>
      <w:r w:rsidR="009732CB">
        <w:t>gh operator overloading. Hence</w:t>
      </w:r>
      <w:r w:rsidR="00AF7858">
        <w:t xml:space="preserve"> this</w:t>
      </w:r>
      <w:r w:rsidR="009732CB">
        <w:t xml:space="preserve"> will</w:t>
      </w:r>
      <w:r w:rsidR="00AF7858">
        <w:t xml:space="preserve"> greatly confuse the reader or future contrib</w:t>
      </w:r>
      <w:r w:rsidR="009732CB">
        <w:t>utor,</w:t>
      </w:r>
      <w:r w:rsidR="00AF7858">
        <w:t xml:space="preserve"> immensely </w:t>
      </w:r>
      <w:r w:rsidR="009732CB">
        <w:t xml:space="preserve">reducing </w:t>
      </w:r>
      <w:r w:rsidR="00AF7858">
        <w:t>the readabilit</w:t>
      </w:r>
      <w:r w:rsidR="009732CB">
        <w:t>y.</w:t>
      </w:r>
      <w:r w:rsidR="00683D37">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683D37">
        <w:fldChar w:fldCharType="separate"/>
      </w:r>
      <w:r w:rsidR="00683D37" w:rsidRPr="00683D37">
        <w:rPr>
          <w:noProof/>
        </w:rPr>
        <w:t>[1]</w:t>
      </w:r>
      <w:r w:rsidR="00683D37">
        <w:fldChar w:fldCharType="end"/>
      </w:r>
    </w:p>
    <w:p w:rsidR="009732CB" w:rsidRDefault="009732CB" w:rsidP="00CB454C">
      <w:pPr>
        <w:pStyle w:val="ListParagraph"/>
      </w:pPr>
    </w:p>
    <w:p w:rsidR="00A059FB" w:rsidRDefault="00A059FB" w:rsidP="00A059FB">
      <w:pPr>
        <w:pStyle w:val="ListParagraph"/>
        <w:numPr>
          <w:ilvl w:val="0"/>
          <w:numId w:val="1"/>
        </w:numPr>
      </w:pPr>
      <w:r>
        <w:t>Orthogonality:</w:t>
      </w:r>
    </w:p>
    <w:p w:rsidR="009732CB" w:rsidRDefault="00D83FB0" w:rsidP="009732CB">
      <w:pPr>
        <w:pStyle w:val="ListParagraph"/>
      </w:pPr>
      <w:r>
        <w:t xml:space="preserve">The orthogonality of a language can be defined in two ways. One, </w:t>
      </w:r>
      <w:r w:rsidR="007A0DE7">
        <w:t>it</w:t>
      </w:r>
      <w:r w:rsidR="00C272BD">
        <w:t xml:space="preserve"> is the concept of one operation doing only one task at a time and not affecting </w:t>
      </w:r>
      <w:r w:rsidR="009C193D">
        <w:t>any other variable or condition</w:t>
      </w:r>
      <w:r w:rsidR="00B30F0D">
        <w:t xml:space="preserve"> </w:t>
      </w:r>
      <w:r w:rsidR="009C193D">
        <w:fldChar w:fldCharType="begin" w:fldLock="1"/>
      </w:r>
      <w:r w:rsidR="001569B4">
        <w:instrText>ADDIN CSL_CITATION {"citationItems":[{"id":"ITEM-1","itemData":{"ISBN":"0131429019","abstract":"The Art of UNIX Programming poses the belief that understanding the unwritten UNIX engineering tradition and mastering its design patterns will help programmers of all stripes to become better programmers. This book attempts to capture the engineering wisdom and design philosophy of the UNIX, Linux, and Open Source software development community as it has evolved over the past three decades, and as it is applied today by the most experienced programmers. Eric Raymond offers the next generation of \"hackers\" the unique opportunity to learn the connection between UNIX philosophy and practice through careful case studies of the very best UNIX/Linux programs.","author":[{"dropping-particle":"","family":"Raymond","given":"E.S.","non-dropping-particle":"","parse-names":false,"suffix":""}],"container-title":"The art of UNIX programming","id":"ITEM-1","issued":{"date-parts":[["2003"]]},"page":"560","title":"UNIX Philosophy","type":"article-journal"},"uris":["http://www.mendeley.com/documents/?uuid=6c37e08b-c955-488a-b140-11ea2641cc17"]}],"mendeley":{"formattedCitation":"[7]","plainTextFormattedCitation":"[7]","previouslyFormattedCitation":"[7]"},"properties":{"noteIndex":0},"schema":"https://github.com/citation-style-language/schema/raw/master/csl-citation.json"}</w:instrText>
      </w:r>
      <w:r w:rsidR="009C193D">
        <w:fldChar w:fldCharType="separate"/>
      </w:r>
      <w:r w:rsidR="009C193D" w:rsidRPr="009C193D">
        <w:rPr>
          <w:noProof/>
        </w:rPr>
        <w:t>[7]</w:t>
      </w:r>
      <w:r w:rsidR="009C193D">
        <w:fldChar w:fldCharType="end"/>
      </w:r>
      <w:r w:rsidR="009C193D">
        <w:t>, in other words, there is no side effect of the operation</w:t>
      </w:r>
      <w:r w:rsidR="0044491E">
        <w:t xml:space="preserve"> and there is only one way to do the operation. Another </w:t>
      </w:r>
      <w:r w:rsidR="003108AC">
        <w:t xml:space="preserve">definition is that, </w:t>
      </w:r>
      <w:r w:rsidR="00B84452">
        <w:t xml:space="preserve">all language constructs are independent of each other, hence they can be logically combined together to </w:t>
      </w:r>
      <w:r w:rsidR="001569B4">
        <w:t xml:space="preserve">control and make data structures as necessary </w:t>
      </w:r>
      <w:r w:rsidR="001569B4">
        <w:fldChar w:fldCharType="begin" w:fldLock="1"/>
      </w:r>
      <w:r w:rsidR="009652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569B4">
        <w:fldChar w:fldCharType="separate"/>
      </w:r>
      <w:r w:rsidR="001569B4" w:rsidRPr="001569B4">
        <w:rPr>
          <w:noProof/>
        </w:rPr>
        <w:t>[1]</w:t>
      </w:r>
      <w:r w:rsidR="001569B4">
        <w:fldChar w:fldCharType="end"/>
      </w:r>
      <w:r w:rsidR="00FB22C7">
        <w:t>. If the constructs are independent of each other, they will not behave differently in different contexts. Hence, languages that have context-dependent syntax are not orthogonal</w:t>
      </w:r>
      <w:r w:rsidR="00B30F0D">
        <w:t xml:space="preserve">. Moreover, languages that have many exceptions in rules, such as return types or parameter passing, are not orthogonal. </w:t>
      </w:r>
    </w:p>
    <w:p w:rsidR="00B30F0D" w:rsidRDefault="00B30F0D" w:rsidP="009732CB">
      <w:pPr>
        <w:pStyle w:val="ListParagraph"/>
      </w:pPr>
    </w:p>
    <w:p w:rsidR="00A059FB" w:rsidRDefault="00A059FB" w:rsidP="00A059FB">
      <w:pPr>
        <w:pStyle w:val="ListParagraph"/>
        <w:numPr>
          <w:ilvl w:val="0"/>
          <w:numId w:val="1"/>
        </w:numPr>
      </w:pPr>
      <w:r>
        <w:t>Data types:</w:t>
      </w:r>
    </w:p>
    <w:p w:rsidR="00B30F0D" w:rsidRDefault="00965203" w:rsidP="00B30F0D">
      <w:pPr>
        <w:pStyle w:val="ListParagraph"/>
      </w:pPr>
      <w:r>
        <w:lastRenderedPageBreak/>
        <w:t xml:space="preserve">There should sufficient numbers of data types present in the language such that all types and sizes of data can be accurately represented and stored in the memory </w:t>
      </w:r>
      <w:r>
        <w:fldChar w:fldCharType="begin" w:fldLock="1"/>
      </w:r>
      <w:r w:rsidR="00E0254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965203">
        <w:rPr>
          <w:noProof/>
        </w:rPr>
        <w:t>[1]</w:t>
      </w:r>
      <w:r>
        <w:fldChar w:fldCharType="end"/>
      </w:r>
      <w:r>
        <w:t>.</w:t>
      </w:r>
      <w:r w:rsidR="00480D61">
        <w:t xml:space="preserve"> Some languages do not have a primitive data type for string or Boolean, and this often reduces the readability and writability of the language as these variables have to be expressed as something they are not.</w:t>
      </w:r>
    </w:p>
    <w:p w:rsidR="00965203" w:rsidRDefault="00965203" w:rsidP="00B30F0D">
      <w:pPr>
        <w:pStyle w:val="ListParagraph"/>
      </w:pPr>
    </w:p>
    <w:p w:rsidR="0031142E" w:rsidRDefault="00A059FB" w:rsidP="0031142E">
      <w:pPr>
        <w:pStyle w:val="ListParagraph"/>
        <w:numPr>
          <w:ilvl w:val="0"/>
          <w:numId w:val="1"/>
        </w:numPr>
      </w:pPr>
      <w:r>
        <w:t>Syntax design:</w:t>
      </w:r>
    </w:p>
    <w:p w:rsidR="0031142E" w:rsidRDefault="0031142E" w:rsidP="0031142E">
      <w:pPr>
        <w:pStyle w:val="ListParagraph"/>
      </w:pPr>
      <w:r>
        <w:t>Syntax is essentially the building blocks of a language. Logical syntax that reflect their purpose clearly is an obvious aid to readability.</w:t>
      </w:r>
      <w:r w:rsidR="00770D92">
        <w:t xml:space="preserve"> Another point to consider is the way c</w:t>
      </w:r>
      <w:r w:rsidR="00CF705A">
        <w:t>ompound statements are designed. In many languages, compound statements or statement groups are not easily readable as it is hard to judge the hierarchies of the statements, and where they began/end.</w:t>
      </w:r>
      <w:r w:rsidR="00E02547">
        <w:t xml:space="preserve"> </w:t>
      </w:r>
    </w:p>
    <w:p w:rsidR="007F2555" w:rsidRDefault="007F2555" w:rsidP="0031142E">
      <w:pPr>
        <w:pStyle w:val="ListParagraph"/>
      </w:pPr>
    </w:p>
    <w:p w:rsidR="00662821" w:rsidRDefault="00662821" w:rsidP="00A059FB">
      <w:pPr>
        <w:pStyle w:val="ListParagraph"/>
        <w:numPr>
          <w:ilvl w:val="0"/>
          <w:numId w:val="1"/>
        </w:numPr>
      </w:pPr>
      <w:r>
        <w:t>Comment style:</w:t>
      </w:r>
    </w:p>
    <w:p w:rsidR="00E02547" w:rsidRDefault="00BF2871" w:rsidP="00BF2871">
      <w:pPr>
        <w:pStyle w:val="ListParagraph"/>
      </w:pPr>
      <w:r>
        <w:t>Comments make a code re</w:t>
      </w:r>
      <w:r w:rsidR="00E02547">
        <w:t>adable as they usually describe</w:t>
      </w:r>
      <w:r>
        <w:t xml:space="preserve"> what is happening in the code and </w:t>
      </w:r>
      <w:r w:rsidR="00E02547">
        <w:t>its</w:t>
      </w:r>
      <w:r>
        <w:t xml:space="preserve"> purpose. However,</w:t>
      </w:r>
      <w:r w:rsidR="00E02547">
        <w:t xml:space="preserve"> how these comments are structured affect</w:t>
      </w:r>
      <w:r>
        <w:t xml:space="preserve"> reliability as well</w:t>
      </w:r>
      <w:r w:rsidR="002B4D26">
        <w:t>. The</w:t>
      </w:r>
      <w:r w:rsidR="00E02547">
        <w:t>re are mainly 2</w:t>
      </w:r>
      <w:r w:rsidR="002B4D26">
        <w:t xml:space="preserve"> types of comments</w:t>
      </w:r>
      <w:r w:rsidR="00E02547">
        <w:t xml:space="preserve">: single line comment and multi-line comment/ block comment. </w:t>
      </w:r>
      <w:r w:rsidR="002B4D26">
        <w:t>Among programmers, it is</w:t>
      </w:r>
      <w:r w:rsidR="00E02547">
        <w:t xml:space="preserve">  general consensus that single line comments are more readable than block comment, as it often becomes difficult to understand where the comment stops and code starts again, especially if someone is using a non-color coded environment </w:t>
      </w:r>
      <w:r w:rsidR="00E02547">
        <w:fldChar w:fldCharType="begin" w:fldLock="1"/>
      </w:r>
      <w:r w:rsidR="00B64EC5">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E02547">
        <w:fldChar w:fldCharType="separate"/>
      </w:r>
      <w:r w:rsidR="00E02547" w:rsidRPr="00E02547">
        <w:rPr>
          <w:noProof/>
        </w:rPr>
        <w:t>[5]</w:t>
      </w:r>
      <w:r w:rsidR="00E02547">
        <w:fldChar w:fldCharType="end"/>
      </w:r>
      <w:r w:rsidR="00E02547">
        <w:t>.</w:t>
      </w:r>
    </w:p>
    <w:p w:rsidR="00BF2871" w:rsidRDefault="002B4D26" w:rsidP="00BF2871">
      <w:pPr>
        <w:pStyle w:val="ListParagraph"/>
      </w:pPr>
      <w:r>
        <w:t xml:space="preserve"> </w:t>
      </w:r>
    </w:p>
    <w:p w:rsidR="00662821" w:rsidRDefault="00662821" w:rsidP="00A059FB">
      <w:pPr>
        <w:pStyle w:val="ListParagraph"/>
        <w:numPr>
          <w:ilvl w:val="0"/>
          <w:numId w:val="1"/>
        </w:numPr>
      </w:pPr>
      <w:r>
        <w:t>Indentation/White spacing:</w:t>
      </w:r>
    </w:p>
    <w:p w:rsidR="004B3768" w:rsidRDefault="004B3768" w:rsidP="00BE2491">
      <w:pPr>
        <w:pStyle w:val="ListParagraph"/>
        <w:spacing w:line="228" w:lineRule="auto"/>
      </w:pPr>
      <w:r>
        <w:t>White spacin</w:t>
      </w:r>
      <w:r w:rsidR="00500C1E">
        <w:t>g, or gaps in between lines of code</w:t>
      </w:r>
      <w:r>
        <w:t>, are treated differently in different languages. In some languages, white spaces are simply disregarded and no indentation is needed for the code to function properly.</w:t>
      </w:r>
      <w:r w:rsidR="00FB3B30">
        <w:t xml:space="preserve"> However, indented code is far more readable than non-indented code, as the indentations make the hierarchy of compound statements much more apparent. Therefore, languages that enforce indentation for loops or conditional statements, have much better readability. </w:t>
      </w:r>
      <w:r w:rsidR="00D238EE">
        <w:t xml:space="preserve">Languages that enforce every new instruction to be on a new line are also more readable. </w:t>
      </w:r>
    </w:p>
    <w:p w:rsidR="00D238EE" w:rsidRDefault="00D238EE" w:rsidP="004B3768">
      <w:pPr>
        <w:pStyle w:val="ListParagraph"/>
      </w:pPr>
    </w:p>
    <w:p w:rsidR="00662821" w:rsidRDefault="00662821" w:rsidP="00A059FB">
      <w:pPr>
        <w:pStyle w:val="ListParagraph"/>
        <w:numPr>
          <w:ilvl w:val="0"/>
          <w:numId w:val="1"/>
        </w:numPr>
      </w:pPr>
      <w:r>
        <w:t>Variable naming conventions:</w:t>
      </w:r>
    </w:p>
    <w:p w:rsidR="00802686" w:rsidRDefault="00802686" w:rsidP="00802686">
      <w:pPr>
        <w:pStyle w:val="ListParagraph"/>
      </w:pPr>
      <w:r>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p>
    <w:p w:rsidR="00802686" w:rsidRDefault="00802686" w:rsidP="00802686">
      <w:pPr>
        <w:pStyle w:val="ListParagraph"/>
      </w:pPr>
    </w:p>
    <w:p w:rsidR="00A059FB" w:rsidRDefault="00A059FB" w:rsidP="00A059FB">
      <w:pPr>
        <w:pStyle w:val="ListParagraph"/>
        <w:numPr>
          <w:ilvl w:val="0"/>
          <w:numId w:val="1"/>
        </w:numPr>
      </w:pPr>
      <w:r>
        <w:t>Support for abstraction:</w:t>
      </w:r>
    </w:p>
    <w:p w:rsidR="00276193" w:rsidRDefault="00153428" w:rsidP="00276193">
      <w:pPr>
        <w:pStyle w:val="ListParagraph"/>
      </w:pPr>
      <w:r>
        <w:t xml:space="preserve">When it comes to readability and writability, support for abstraction is paramount. </w:t>
      </w:r>
      <w:r w:rsidR="00CD33D2">
        <w:t xml:space="preserve">Using classes to </w:t>
      </w:r>
      <w:r w:rsidR="00DF25A0">
        <w:t xml:space="preserve">encapsulate elements of an object, using functions to declare procedures only once and use them multiple times, all contribute to making the code readable and cluster-free. </w:t>
      </w:r>
    </w:p>
    <w:p w:rsidR="00DF25A0" w:rsidRDefault="00DF25A0" w:rsidP="00276193">
      <w:pPr>
        <w:pStyle w:val="ListParagraph"/>
      </w:pPr>
    </w:p>
    <w:p w:rsidR="00A059FB" w:rsidRDefault="00A059FB" w:rsidP="00A059FB">
      <w:pPr>
        <w:pStyle w:val="ListParagraph"/>
        <w:numPr>
          <w:ilvl w:val="0"/>
          <w:numId w:val="1"/>
        </w:numPr>
      </w:pPr>
      <w:r>
        <w:t>Expressivity:</w:t>
      </w:r>
    </w:p>
    <w:p w:rsidR="00DF25A0" w:rsidRDefault="00DF25A0" w:rsidP="00DF25A0">
      <w:pPr>
        <w:pStyle w:val="ListParagraph"/>
      </w:pPr>
      <w:r>
        <w:t>Expressivity refers to the powe</w:t>
      </w:r>
      <w:r w:rsidR="00ED5002">
        <w:t xml:space="preserve">r of a language by which it can express complex procedures using short notation or fewer lines of code. This in turn leads to a bigger number </w:t>
      </w:r>
      <w:r w:rsidR="00972C14">
        <w:t>of constructs in the code, some of which are quite powerful and</w:t>
      </w:r>
      <w:r w:rsidR="00C628CC">
        <w:t xml:space="preserve"> hence might reduce the overall simplicity of the code. However, fewer lines of code usually reduce the time needed for a reader to understand it</w:t>
      </w:r>
      <w:r w:rsidR="00B64EC5">
        <w:t xml:space="preserve"> </w:t>
      </w:r>
      <w:r w:rsidR="00B64EC5">
        <w:fldChar w:fldCharType="begin" w:fldLock="1"/>
      </w:r>
      <w:r w:rsidR="00B64EC5">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operties":{"noteIndex":0},"schema":"https://github.com/citation-style-language/schema/raw/master/csl-citation.json"}</w:instrText>
      </w:r>
      <w:r w:rsidR="00B64EC5">
        <w:fldChar w:fldCharType="separate"/>
      </w:r>
      <w:r w:rsidR="00B64EC5" w:rsidRPr="00B64EC5">
        <w:rPr>
          <w:noProof/>
        </w:rPr>
        <w:t>[1]</w:t>
      </w:r>
      <w:r w:rsidR="00B64EC5">
        <w:fldChar w:fldCharType="end"/>
      </w:r>
      <w:r w:rsidR="00C628CC">
        <w:t>.</w:t>
      </w:r>
      <w:r w:rsidR="00B64EC5">
        <w:t xml:space="preserve"> </w:t>
      </w:r>
    </w:p>
    <w:p w:rsidR="00C628CC" w:rsidRDefault="00C628CC" w:rsidP="00DF25A0">
      <w:pPr>
        <w:pStyle w:val="ListParagraph"/>
      </w:pPr>
    </w:p>
    <w:p w:rsidR="00A059FB" w:rsidRDefault="00A059FB" w:rsidP="00A059FB">
      <w:pPr>
        <w:pStyle w:val="ListParagraph"/>
        <w:numPr>
          <w:ilvl w:val="0"/>
          <w:numId w:val="1"/>
        </w:numPr>
      </w:pPr>
      <w:r>
        <w:t>Type chec</w:t>
      </w:r>
      <w:r w:rsidR="006D672D">
        <w:t>king:</w:t>
      </w:r>
    </w:p>
    <w:p w:rsidR="00C628CC" w:rsidRDefault="00B64EC5" w:rsidP="00C628CC">
      <w:pPr>
        <w:pStyle w:val="ListParagraph"/>
      </w:pPr>
      <w:r>
        <w:t>All languages check for type errors now, but the main ques</w:t>
      </w:r>
      <w:r w:rsidR="008A79AC">
        <w:t>tion</w:t>
      </w:r>
      <w:r>
        <w:t xml:space="preserve"> is when this checking is done. </w:t>
      </w:r>
      <w:r w:rsidR="008A79AC">
        <w:t xml:space="preserve">Run-time type checking reduces the efficiency of the program greatly, hence compile-time type checking is more </w:t>
      </w:r>
      <w:r w:rsidR="008A79AC">
        <w:lastRenderedPageBreak/>
        <w:t xml:space="preserve">reliable and desirable. </w:t>
      </w:r>
      <w:r w:rsidR="00A95BAE">
        <w:t>Moreover, the earlier errors are detected (usually by compiler), the easier and less expensive it is to fix the error.</w:t>
      </w:r>
    </w:p>
    <w:p w:rsidR="00A95BAE" w:rsidRDefault="00A95BAE" w:rsidP="00C628CC">
      <w:pPr>
        <w:pStyle w:val="ListParagraph"/>
      </w:pPr>
    </w:p>
    <w:p w:rsidR="006D672D" w:rsidRDefault="006D672D" w:rsidP="00A059FB">
      <w:pPr>
        <w:pStyle w:val="ListParagraph"/>
        <w:numPr>
          <w:ilvl w:val="0"/>
          <w:numId w:val="1"/>
        </w:numPr>
      </w:pPr>
      <w:r>
        <w:t>Exception Handling:</w:t>
      </w:r>
    </w:p>
    <w:p w:rsidR="00A95BAE" w:rsidRDefault="00A95BAE" w:rsidP="00A95BAE">
      <w:pPr>
        <w:pStyle w:val="ListParagraph"/>
      </w:pPr>
      <w:r>
        <w:t>Regardless of the number of checks done in compilation, there will always be unforeseen circumstances in runtime. What facilities a language provides in dealing with these unpredictable or predictable unwanted circumstances is important, as otherwise programmers canno</w:t>
      </w:r>
      <w:r w:rsidR="000E3308">
        <w:t>t make a stable program that runs reliably or gives reproducible results.</w:t>
      </w:r>
    </w:p>
    <w:p w:rsidR="000E3308" w:rsidRDefault="000E3308" w:rsidP="00A95BAE">
      <w:pPr>
        <w:pStyle w:val="ListParagraph"/>
      </w:pPr>
    </w:p>
    <w:p w:rsidR="00E81795" w:rsidRDefault="006D672D" w:rsidP="00E81795">
      <w:pPr>
        <w:pStyle w:val="ListParagraph"/>
        <w:numPr>
          <w:ilvl w:val="0"/>
          <w:numId w:val="1"/>
        </w:numPr>
      </w:pPr>
      <w:r>
        <w:t xml:space="preserve">Restricted </w:t>
      </w:r>
      <w:r w:rsidR="00E81795">
        <w:t>aliasing</w:t>
      </w:r>
      <w:r>
        <w:t xml:space="preserve">: </w:t>
      </w:r>
    </w:p>
    <w:p w:rsidR="006D672D" w:rsidRDefault="00E81795" w:rsidP="00E81795">
      <w:pPr>
        <w:pStyle w:val="ListParagraph"/>
      </w:pPr>
      <w:r>
        <w:t>A</w:t>
      </w:r>
      <w:r w:rsidRPr="00E81795">
        <w:t>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p>
    <w:p w:rsidR="001C1300" w:rsidRDefault="00B0408B" w:rsidP="001C1300">
      <w:r>
        <w:t>The above factors, and what should/ should not be their values for a readable, writable and reliable language is summarized in the table below:</w:t>
      </w:r>
    </w:p>
    <w:p w:rsidR="00B0408B" w:rsidRDefault="00B0408B" w:rsidP="00B0408B">
      <w:pPr>
        <w:pStyle w:val="Caption"/>
        <w:keepNext/>
      </w:pPr>
      <w:r>
        <w:t xml:space="preserve">Table </w:t>
      </w:r>
      <w:fldSimple w:instr=" SEQ Table \* ARABIC ">
        <w:r>
          <w:rPr>
            <w:noProof/>
          </w:rPr>
          <w:t>2</w:t>
        </w:r>
      </w:fldSimple>
      <w:r>
        <w:t xml:space="preserve"> Metrics to define readability, writability and reliability of languages</w:t>
      </w:r>
      <w:bookmarkStart w:id="0" w:name="_GoBack"/>
      <w:bookmarkEnd w:id="0"/>
    </w:p>
    <w:tbl>
      <w:tblPr>
        <w:tblStyle w:val="GridTable1Light"/>
        <w:tblW w:w="0" w:type="auto"/>
        <w:tblLook w:val="0420" w:firstRow="1" w:lastRow="0" w:firstColumn="0" w:lastColumn="0" w:noHBand="0" w:noVBand="1"/>
      </w:tblPr>
      <w:tblGrid>
        <w:gridCol w:w="794"/>
        <w:gridCol w:w="913"/>
        <w:gridCol w:w="721"/>
        <w:gridCol w:w="767"/>
        <w:gridCol w:w="706"/>
        <w:gridCol w:w="853"/>
        <w:gridCol w:w="825"/>
        <w:gridCol w:w="782"/>
        <w:gridCol w:w="808"/>
        <w:gridCol w:w="650"/>
        <w:gridCol w:w="808"/>
        <w:gridCol w:w="723"/>
      </w:tblGrid>
      <w:tr w:rsidR="00B0408B" w:rsidRPr="0001752A" w:rsidTr="00B0408B">
        <w:trPr>
          <w:cnfStyle w:val="100000000000" w:firstRow="1" w:lastRow="0" w:firstColumn="0" w:lastColumn="0" w:oddVBand="0" w:evenVBand="0" w:oddHBand="0" w:evenHBand="0" w:firstRowFirstColumn="0" w:firstRowLastColumn="0" w:lastRowFirstColumn="0" w:lastRowLastColumn="0"/>
        </w:trPr>
        <w:tc>
          <w:tcPr>
            <w:tcW w:w="794" w:type="dxa"/>
          </w:tcPr>
          <w:p w:rsidR="00B0408B" w:rsidRPr="0001752A" w:rsidRDefault="00B0408B" w:rsidP="00372C60">
            <w:pPr>
              <w:rPr>
                <w:sz w:val="12"/>
                <w:szCs w:val="12"/>
              </w:rPr>
            </w:pPr>
            <w:r w:rsidRPr="0001752A">
              <w:rPr>
                <w:sz w:val="12"/>
                <w:szCs w:val="12"/>
              </w:rPr>
              <w:t>Simplicity</w:t>
            </w:r>
          </w:p>
        </w:tc>
        <w:tc>
          <w:tcPr>
            <w:tcW w:w="913" w:type="dxa"/>
          </w:tcPr>
          <w:p w:rsidR="00B0408B" w:rsidRPr="0001752A" w:rsidRDefault="00B0408B" w:rsidP="00372C60">
            <w:pPr>
              <w:rPr>
                <w:sz w:val="12"/>
                <w:szCs w:val="12"/>
              </w:rPr>
            </w:pPr>
            <w:r w:rsidRPr="0001752A">
              <w:rPr>
                <w:sz w:val="12"/>
                <w:szCs w:val="12"/>
              </w:rPr>
              <w:t>Orthogonality</w:t>
            </w:r>
          </w:p>
        </w:tc>
        <w:tc>
          <w:tcPr>
            <w:tcW w:w="721" w:type="dxa"/>
          </w:tcPr>
          <w:p w:rsidR="00B0408B" w:rsidRPr="0001752A" w:rsidRDefault="00B0408B" w:rsidP="00372C60">
            <w:pPr>
              <w:rPr>
                <w:sz w:val="12"/>
                <w:szCs w:val="12"/>
              </w:rPr>
            </w:pPr>
            <w:r w:rsidRPr="0001752A">
              <w:rPr>
                <w:sz w:val="12"/>
                <w:szCs w:val="12"/>
              </w:rPr>
              <w:t>Data type</w:t>
            </w:r>
          </w:p>
        </w:tc>
        <w:tc>
          <w:tcPr>
            <w:tcW w:w="767" w:type="dxa"/>
          </w:tcPr>
          <w:p w:rsidR="00B0408B" w:rsidRPr="0001752A" w:rsidRDefault="00B0408B" w:rsidP="00372C60">
            <w:pPr>
              <w:rPr>
                <w:sz w:val="12"/>
                <w:szCs w:val="12"/>
              </w:rPr>
            </w:pPr>
            <w:r w:rsidRPr="0001752A">
              <w:rPr>
                <w:sz w:val="12"/>
                <w:szCs w:val="12"/>
              </w:rPr>
              <w:t>Syntax design</w:t>
            </w:r>
          </w:p>
        </w:tc>
        <w:tc>
          <w:tcPr>
            <w:tcW w:w="706" w:type="dxa"/>
          </w:tcPr>
          <w:p w:rsidR="00B0408B" w:rsidRPr="0001752A" w:rsidRDefault="00B0408B" w:rsidP="00372C60">
            <w:pPr>
              <w:rPr>
                <w:sz w:val="12"/>
                <w:szCs w:val="12"/>
              </w:rPr>
            </w:pPr>
            <w:r w:rsidRPr="0001752A">
              <w:rPr>
                <w:sz w:val="12"/>
                <w:szCs w:val="12"/>
              </w:rPr>
              <w:t>Comment style</w:t>
            </w:r>
          </w:p>
        </w:tc>
        <w:tc>
          <w:tcPr>
            <w:tcW w:w="853" w:type="dxa"/>
          </w:tcPr>
          <w:p w:rsidR="00B0408B" w:rsidRPr="0001752A" w:rsidRDefault="00B0408B" w:rsidP="00372C60">
            <w:pPr>
              <w:rPr>
                <w:sz w:val="12"/>
                <w:szCs w:val="12"/>
              </w:rPr>
            </w:pPr>
            <w:r w:rsidRPr="0001752A">
              <w:rPr>
                <w:sz w:val="12"/>
                <w:szCs w:val="12"/>
              </w:rPr>
              <w:t>Whitespace /indentation</w:t>
            </w:r>
          </w:p>
        </w:tc>
        <w:tc>
          <w:tcPr>
            <w:tcW w:w="825" w:type="dxa"/>
          </w:tcPr>
          <w:p w:rsidR="00B0408B" w:rsidRPr="0001752A" w:rsidRDefault="00B0408B" w:rsidP="00372C60">
            <w:pPr>
              <w:rPr>
                <w:sz w:val="12"/>
                <w:szCs w:val="12"/>
              </w:rPr>
            </w:pPr>
            <w:r w:rsidRPr="0001752A">
              <w:rPr>
                <w:sz w:val="12"/>
                <w:szCs w:val="12"/>
              </w:rPr>
              <w:t>Variable naming conventions</w:t>
            </w:r>
          </w:p>
        </w:tc>
        <w:tc>
          <w:tcPr>
            <w:tcW w:w="782" w:type="dxa"/>
          </w:tcPr>
          <w:p w:rsidR="00B0408B" w:rsidRPr="0001752A" w:rsidRDefault="00B0408B" w:rsidP="00372C60">
            <w:pPr>
              <w:rPr>
                <w:sz w:val="12"/>
                <w:szCs w:val="12"/>
              </w:rPr>
            </w:pPr>
            <w:r w:rsidRPr="0001752A">
              <w:rPr>
                <w:sz w:val="12"/>
                <w:szCs w:val="12"/>
              </w:rPr>
              <w:t>Support of abstraction</w:t>
            </w:r>
          </w:p>
        </w:tc>
        <w:tc>
          <w:tcPr>
            <w:tcW w:w="808" w:type="dxa"/>
          </w:tcPr>
          <w:p w:rsidR="00B0408B" w:rsidRPr="0001752A" w:rsidRDefault="00B0408B" w:rsidP="00372C60">
            <w:pPr>
              <w:rPr>
                <w:sz w:val="12"/>
                <w:szCs w:val="12"/>
              </w:rPr>
            </w:pPr>
            <w:r w:rsidRPr="0001752A">
              <w:rPr>
                <w:sz w:val="12"/>
                <w:szCs w:val="12"/>
              </w:rPr>
              <w:t>Expressivity</w:t>
            </w:r>
          </w:p>
        </w:tc>
        <w:tc>
          <w:tcPr>
            <w:tcW w:w="650" w:type="dxa"/>
          </w:tcPr>
          <w:p w:rsidR="00B0408B" w:rsidRPr="0001752A" w:rsidRDefault="00B0408B" w:rsidP="00372C60">
            <w:pPr>
              <w:rPr>
                <w:sz w:val="12"/>
                <w:szCs w:val="12"/>
              </w:rPr>
            </w:pPr>
            <w:r w:rsidRPr="0001752A">
              <w:rPr>
                <w:sz w:val="12"/>
                <w:szCs w:val="12"/>
              </w:rPr>
              <w:t>Type checking</w:t>
            </w:r>
          </w:p>
        </w:tc>
        <w:tc>
          <w:tcPr>
            <w:tcW w:w="808" w:type="dxa"/>
          </w:tcPr>
          <w:p w:rsidR="00B0408B" w:rsidRPr="0001752A" w:rsidRDefault="00B0408B" w:rsidP="00372C60">
            <w:pPr>
              <w:rPr>
                <w:sz w:val="12"/>
                <w:szCs w:val="12"/>
              </w:rPr>
            </w:pPr>
            <w:r w:rsidRPr="0001752A">
              <w:rPr>
                <w:sz w:val="12"/>
                <w:szCs w:val="12"/>
              </w:rPr>
              <w:t>Exception handling</w:t>
            </w:r>
          </w:p>
        </w:tc>
        <w:tc>
          <w:tcPr>
            <w:tcW w:w="723" w:type="dxa"/>
          </w:tcPr>
          <w:p w:rsidR="00B0408B" w:rsidRPr="0001752A" w:rsidRDefault="00B0408B" w:rsidP="00372C60">
            <w:pPr>
              <w:rPr>
                <w:sz w:val="12"/>
                <w:szCs w:val="12"/>
              </w:rPr>
            </w:pPr>
            <w:r w:rsidRPr="0001752A">
              <w:rPr>
                <w:sz w:val="12"/>
                <w:szCs w:val="12"/>
              </w:rPr>
              <w:t>Restricted aliasing</w:t>
            </w:r>
          </w:p>
        </w:tc>
      </w:tr>
      <w:tr w:rsidR="00B0408B" w:rsidRPr="0001752A" w:rsidTr="00B0408B">
        <w:tc>
          <w:tcPr>
            <w:tcW w:w="794" w:type="dxa"/>
          </w:tcPr>
          <w:p w:rsidR="00B0408B" w:rsidRDefault="00B0408B" w:rsidP="00372C60">
            <w:pPr>
              <w:rPr>
                <w:sz w:val="12"/>
                <w:szCs w:val="12"/>
              </w:rPr>
            </w:pPr>
            <w:r w:rsidRPr="0001752A">
              <w:rPr>
                <w:sz w:val="12"/>
                <w:szCs w:val="12"/>
              </w:rPr>
              <w:t>Number of constructs</w:t>
            </w:r>
          </w:p>
          <w:p w:rsidR="00B0408B" w:rsidRPr="0001752A" w:rsidRDefault="00B0408B" w:rsidP="00372C60">
            <w:pPr>
              <w:rPr>
                <w:sz w:val="12"/>
                <w:szCs w:val="12"/>
              </w:rPr>
            </w:pPr>
            <w:r>
              <w:rPr>
                <w:sz w:val="12"/>
                <w:szCs w:val="12"/>
              </w:rPr>
              <w:t>(lesser the better)</w:t>
            </w:r>
          </w:p>
        </w:tc>
        <w:tc>
          <w:tcPr>
            <w:tcW w:w="913" w:type="dxa"/>
          </w:tcPr>
          <w:p w:rsidR="00B0408B" w:rsidRDefault="00B0408B" w:rsidP="00372C60">
            <w:pPr>
              <w:rPr>
                <w:sz w:val="12"/>
                <w:szCs w:val="12"/>
              </w:rPr>
            </w:pPr>
            <w:r w:rsidRPr="0001752A">
              <w:rPr>
                <w:sz w:val="12"/>
                <w:szCs w:val="12"/>
              </w:rPr>
              <w:t>Context dependent syntax</w:t>
            </w:r>
            <w:r>
              <w:rPr>
                <w:sz w:val="12"/>
                <w:szCs w:val="12"/>
              </w:rPr>
              <w:t>?</w:t>
            </w:r>
          </w:p>
          <w:p w:rsidR="00B0408B" w:rsidRPr="0001752A" w:rsidRDefault="00B0408B" w:rsidP="00372C60">
            <w:pPr>
              <w:rPr>
                <w:sz w:val="12"/>
                <w:szCs w:val="12"/>
              </w:rPr>
            </w:pPr>
            <w:r>
              <w:rPr>
                <w:sz w:val="12"/>
                <w:szCs w:val="12"/>
              </w:rPr>
              <w:t>(should not be)</w:t>
            </w:r>
          </w:p>
        </w:tc>
        <w:tc>
          <w:tcPr>
            <w:tcW w:w="721" w:type="dxa"/>
          </w:tcPr>
          <w:p w:rsidR="00B0408B" w:rsidRDefault="00B0408B" w:rsidP="00372C60">
            <w:pPr>
              <w:rPr>
                <w:sz w:val="12"/>
                <w:szCs w:val="12"/>
              </w:rPr>
            </w:pPr>
            <w:r w:rsidRPr="0001752A">
              <w:rPr>
                <w:sz w:val="12"/>
                <w:szCs w:val="12"/>
              </w:rPr>
              <w:t>Support available for all data necessity?</w:t>
            </w:r>
          </w:p>
          <w:p w:rsidR="00B0408B" w:rsidRPr="0001752A" w:rsidRDefault="00B0408B" w:rsidP="00372C60">
            <w:pPr>
              <w:rPr>
                <w:sz w:val="12"/>
                <w:szCs w:val="12"/>
              </w:rPr>
            </w:pPr>
            <w:r>
              <w:rPr>
                <w:sz w:val="12"/>
                <w:szCs w:val="12"/>
              </w:rPr>
              <w:t>(should be available)</w:t>
            </w:r>
          </w:p>
        </w:tc>
        <w:tc>
          <w:tcPr>
            <w:tcW w:w="767" w:type="dxa"/>
          </w:tcPr>
          <w:p w:rsidR="00B0408B" w:rsidRDefault="00B0408B" w:rsidP="00372C60">
            <w:pPr>
              <w:rPr>
                <w:sz w:val="12"/>
                <w:szCs w:val="12"/>
              </w:rPr>
            </w:pPr>
            <w:r w:rsidRPr="0001752A">
              <w:rPr>
                <w:sz w:val="12"/>
                <w:szCs w:val="12"/>
              </w:rPr>
              <w:t>Form and meaning</w:t>
            </w:r>
          </w:p>
          <w:p w:rsidR="00B0408B" w:rsidRPr="0001752A" w:rsidRDefault="00B0408B" w:rsidP="00372C60">
            <w:pPr>
              <w:rPr>
                <w:sz w:val="12"/>
                <w:szCs w:val="12"/>
              </w:rPr>
            </w:pPr>
            <w:r>
              <w:rPr>
                <w:sz w:val="12"/>
                <w:szCs w:val="12"/>
              </w:rPr>
              <w:t>(should be related to the meaning)</w:t>
            </w:r>
          </w:p>
        </w:tc>
        <w:tc>
          <w:tcPr>
            <w:tcW w:w="706" w:type="dxa"/>
          </w:tcPr>
          <w:p w:rsidR="00B0408B" w:rsidRDefault="00B0408B" w:rsidP="00372C60">
            <w:pPr>
              <w:rPr>
                <w:sz w:val="12"/>
                <w:szCs w:val="12"/>
              </w:rPr>
            </w:pPr>
            <w:r w:rsidRPr="0001752A">
              <w:rPr>
                <w:sz w:val="12"/>
                <w:szCs w:val="12"/>
              </w:rPr>
              <w:t>Allows single line?</w:t>
            </w:r>
          </w:p>
          <w:p w:rsidR="00B0408B" w:rsidRPr="0001752A" w:rsidRDefault="00B0408B" w:rsidP="00372C60">
            <w:pPr>
              <w:rPr>
                <w:sz w:val="12"/>
                <w:szCs w:val="12"/>
              </w:rPr>
            </w:pPr>
            <w:r>
              <w:rPr>
                <w:sz w:val="12"/>
                <w:szCs w:val="12"/>
              </w:rPr>
              <w:t>(should allow)</w:t>
            </w:r>
          </w:p>
        </w:tc>
        <w:tc>
          <w:tcPr>
            <w:tcW w:w="853" w:type="dxa"/>
          </w:tcPr>
          <w:p w:rsidR="00B0408B" w:rsidRDefault="00B0408B" w:rsidP="00372C60">
            <w:pPr>
              <w:rPr>
                <w:sz w:val="12"/>
                <w:szCs w:val="12"/>
              </w:rPr>
            </w:pPr>
            <w:r w:rsidRPr="0001752A">
              <w:rPr>
                <w:sz w:val="12"/>
                <w:szCs w:val="12"/>
              </w:rPr>
              <w:t>Indented?</w:t>
            </w:r>
          </w:p>
          <w:p w:rsidR="00B0408B" w:rsidRPr="0001752A" w:rsidRDefault="00B0408B" w:rsidP="00372C60">
            <w:pPr>
              <w:rPr>
                <w:sz w:val="12"/>
                <w:szCs w:val="12"/>
              </w:rPr>
            </w:pPr>
            <w:r>
              <w:rPr>
                <w:sz w:val="12"/>
                <w:szCs w:val="12"/>
              </w:rPr>
              <w:t>(should be)</w:t>
            </w:r>
          </w:p>
        </w:tc>
        <w:tc>
          <w:tcPr>
            <w:tcW w:w="825" w:type="dxa"/>
          </w:tcPr>
          <w:p w:rsidR="00B0408B" w:rsidRDefault="00B0408B" w:rsidP="00372C60">
            <w:pPr>
              <w:rPr>
                <w:sz w:val="12"/>
                <w:szCs w:val="12"/>
              </w:rPr>
            </w:pPr>
            <w:r w:rsidRPr="0001752A">
              <w:rPr>
                <w:sz w:val="12"/>
                <w:szCs w:val="12"/>
              </w:rPr>
              <w:t>Enforced by language?</w:t>
            </w:r>
          </w:p>
          <w:p w:rsidR="00B0408B" w:rsidRPr="0001752A" w:rsidRDefault="00B0408B" w:rsidP="00372C60">
            <w:pPr>
              <w:rPr>
                <w:sz w:val="12"/>
                <w:szCs w:val="12"/>
              </w:rPr>
            </w:pPr>
            <w:r>
              <w:rPr>
                <w:sz w:val="12"/>
                <w:szCs w:val="12"/>
              </w:rPr>
              <w:t>(should be)</w:t>
            </w:r>
          </w:p>
        </w:tc>
        <w:tc>
          <w:tcPr>
            <w:tcW w:w="782" w:type="dxa"/>
          </w:tcPr>
          <w:p w:rsidR="00B0408B" w:rsidRDefault="00B0408B" w:rsidP="00372C60">
            <w:pPr>
              <w:rPr>
                <w:sz w:val="12"/>
                <w:szCs w:val="12"/>
              </w:rPr>
            </w:pPr>
            <w:r w:rsidRPr="0001752A">
              <w:rPr>
                <w:sz w:val="12"/>
                <w:szCs w:val="12"/>
              </w:rPr>
              <w:t>Level of support</w:t>
            </w:r>
          </w:p>
          <w:p w:rsidR="00B0408B" w:rsidRPr="0001752A" w:rsidRDefault="00B0408B" w:rsidP="00372C60">
            <w:pPr>
              <w:rPr>
                <w:sz w:val="12"/>
                <w:szCs w:val="12"/>
              </w:rPr>
            </w:pPr>
            <w:r>
              <w:rPr>
                <w:sz w:val="12"/>
                <w:szCs w:val="12"/>
              </w:rPr>
              <w:t>(should be high level support)</w:t>
            </w:r>
          </w:p>
        </w:tc>
        <w:tc>
          <w:tcPr>
            <w:tcW w:w="808" w:type="dxa"/>
          </w:tcPr>
          <w:p w:rsidR="00B0408B" w:rsidRDefault="00B0408B" w:rsidP="00372C60">
            <w:pPr>
              <w:rPr>
                <w:sz w:val="12"/>
                <w:szCs w:val="12"/>
              </w:rPr>
            </w:pPr>
            <w:r w:rsidRPr="0001752A">
              <w:rPr>
                <w:sz w:val="12"/>
                <w:szCs w:val="12"/>
              </w:rPr>
              <w:t>Average number of lines needed to write a program</w:t>
            </w:r>
          </w:p>
          <w:p w:rsidR="00B0408B" w:rsidRPr="0001752A" w:rsidRDefault="00B0408B" w:rsidP="00372C60">
            <w:pPr>
              <w:rPr>
                <w:sz w:val="12"/>
                <w:szCs w:val="12"/>
              </w:rPr>
            </w:pPr>
            <w:r>
              <w:rPr>
                <w:sz w:val="12"/>
                <w:szCs w:val="12"/>
              </w:rPr>
              <w:t>(should be fewer)</w:t>
            </w:r>
          </w:p>
        </w:tc>
        <w:tc>
          <w:tcPr>
            <w:tcW w:w="650" w:type="dxa"/>
          </w:tcPr>
          <w:p w:rsidR="00B0408B" w:rsidRDefault="00B0408B" w:rsidP="00372C60">
            <w:pPr>
              <w:rPr>
                <w:sz w:val="12"/>
                <w:szCs w:val="12"/>
              </w:rPr>
            </w:pPr>
            <w:r w:rsidRPr="0001752A">
              <w:rPr>
                <w:sz w:val="12"/>
                <w:szCs w:val="12"/>
              </w:rPr>
              <w:t>Done in compile time or run-time?</w:t>
            </w:r>
          </w:p>
          <w:p w:rsidR="00B0408B" w:rsidRPr="0001752A" w:rsidRDefault="00B0408B" w:rsidP="00372C60">
            <w:pPr>
              <w:rPr>
                <w:sz w:val="12"/>
                <w:szCs w:val="12"/>
              </w:rPr>
            </w:pPr>
            <w:r>
              <w:rPr>
                <w:sz w:val="12"/>
                <w:szCs w:val="12"/>
              </w:rPr>
              <w:t>(should be compile time)</w:t>
            </w:r>
          </w:p>
        </w:tc>
        <w:tc>
          <w:tcPr>
            <w:tcW w:w="808" w:type="dxa"/>
          </w:tcPr>
          <w:p w:rsidR="00B0408B" w:rsidRDefault="00B0408B" w:rsidP="00372C60">
            <w:pPr>
              <w:rPr>
                <w:sz w:val="12"/>
                <w:szCs w:val="12"/>
              </w:rPr>
            </w:pPr>
            <w:r w:rsidRPr="0001752A">
              <w:rPr>
                <w:sz w:val="12"/>
                <w:szCs w:val="12"/>
              </w:rPr>
              <w:t>Available?</w:t>
            </w:r>
          </w:p>
          <w:p w:rsidR="00B0408B" w:rsidRPr="0001752A" w:rsidRDefault="00B0408B" w:rsidP="00372C60">
            <w:pPr>
              <w:rPr>
                <w:sz w:val="12"/>
                <w:szCs w:val="12"/>
              </w:rPr>
            </w:pPr>
            <w:r>
              <w:rPr>
                <w:sz w:val="12"/>
                <w:szCs w:val="12"/>
              </w:rPr>
              <w:t>(should be available)</w:t>
            </w:r>
          </w:p>
        </w:tc>
        <w:tc>
          <w:tcPr>
            <w:tcW w:w="723" w:type="dxa"/>
          </w:tcPr>
          <w:p w:rsidR="00B0408B" w:rsidRDefault="00B0408B" w:rsidP="00372C60">
            <w:pPr>
              <w:rPr>
                <w:sz w:val="12"/>
                <w:szCs w:val="12"/>
              </w:rPr>
            </w:pPr>
            <w:r w:rsidRPr="0001752A">
              <w:rPr>
                <w:sz w:val="12"/>
                <w:szCs w:val="12"/>
              </w:rPr>
              <w:t>Provided?</w:t>
            </w:r>
          </w:p>
          <w:p w:rsidR="00B0408B" w:rsidRPr="0001752A" w:rsidRDefault="00B0408B" w:rsidP="00372C60">
            <w:pPr>
              <w:rPr>
                <w:sz w:val="12"/>
                <w:szCs w:val="12"/>
              </w:rPr>
            </w:pPr>
            <w:r>
              <w:rPr>
                <w:sz w:val="12"/>
                <w:szCs w:val="12"/>
              </w:rPr>
              <w:t>(should be provided)</w:t>
            </w:r>
          </w:p>
        </w:tc>
      </w:tr>
      <w:tr w:rsidR="00B0408B" w:rsidRPr="0001752A" w:rsidTr="00B0408B">
        <w:tc>
          <w:tcPr>
            <w:tcW w:w="794" w:type="dxa"/>
          </w:tcPr>
          <w:p w:rsidR="00B0408B" w:rsidRDefault="00B0408B" w:rsidP="00372C60">
            <w:pPr>
              <w:rPr>
                <w:sz w:val="12"/>
                <w:szCs w:val="12"/>
              </w:rPr>
            </w:pPr>
            <w:r w:rsidRPr="0001752A">
              <w:rPr>
                <w:sz w:val="12"/>
                <w:szCs w:val="12"/>
              </w:rPr>
              <w:t>Feature multiplicity</w:t>
            </w:r>
          </w:p>
          <w:p w:rsidR="00B0408B" w:rsidRPr="0001752A" w:rsidRDefault="00B0408B" w:rsidP="00372C60">
            <w:pPr>
              <w:rPr>
                <w:sz w:val="12"/>
                <w:szCs w:val="12"/>
              </w:rPr>
            </w:pPr>
            <w:r>
              <w:rPr>
                <w:sz w:val="12"/>
                <w:szCs w:val="12"/>
              </w:rPr>
              <w:t xml:space="preserve">(should not be supported) </w:t>
            </w:r>
          </w:p>
        </w:tc>
        <w:tc>
          <w:tcPr>
            <w:tcW w:w="913" w:type="dxa"/>
          </w:tcPr>
          <w:p w:rsidR="00B0408B" w:rsidRDefault="00B0408B" w:rsidP="00372C60">
            <w:pPr>
              <w:rPr>
                <w:sz w:val="12"/>
                <w:szCs w:val="12"/>
              </w:rPr>
            </w:pPr>
            <w:r w:rsidRPr="0001752A">
              <w:rPr>
                <w:sz w:val="12"/>
                <w:szCs w:val="12"/>
              </w:rPr>
              <w:t>Return types</w:t>
            </w:r>
            <w:r>
              <w:rPr>
                <w:sz w:val="12"/>
                <w:szCs w:val="12"/>
              </w:rPr>
              <w:t xml:space="preserve"> </w:t>
            </w:r>
          </w:p>
          <w:p w:rsidR="00B0408B" w:rsidRPr="0001752A" w:rsidRDefault="00B0408B" w:rsidP="00372C60">
            <w:pPr>
              <w:rPr>
                <w:sz w:val="12"/>
                <w:szCs w:val="12"/>
              </w:rPr>
            </w:pPr>
            <w:r>
              <w:rPr>
                <w:sz w:val="12"/>
                <w:szCs w:val="12"/>
              </w:rPr>
              <w:t>(should be consistent)</w:t>
            </w:r>
          </w:p>
        </w:tc>
        <w:tc>
          <w:tcPr>
            <w:tcW w:w="721" w:type="dxa"/>
          </w:tcPr>
          <w:p w:rsidR="00B0408B" w:rsidRPr="0001752A" w:rsidRDefault="00B0408B" w:rsidP="00372C60">
            <w:pPr>
              <w:rPr>
                <w:sz w:val="12"/>
                <w:szCs w:val="12"/>
              </w:rPr>
            </w:pPr>
          </w:p>
        </w:tc>
        <w:tc>
          <w:tcPr>
            <w:tcW w:w="767" w:type="dxa"/>
          </w:tcPr>
          <w:p w:rsidR="00B0408B" w:rsidRDefault="00B0408B" w:rsidP="00372C60">
            <w:pPr>
              <w:rPr>
                <w:sz w:val="12"/>
                <w:szCs w:val="12"/>
              </w:rPr>
            </w:pPr>
            <w:r w:rsidRPr="0001752A">
              <w:rPr>
                <w:sz w:val="12"/>
                <w:szCs w:val="12"/>
              </w:rPr>
              <w:t>Compound statements</w:t>
            </w:r>
          </w:p>
          <w:p w:rsidR="00B0408B" w:rsidRPr="0001752A" w:rsidRDefault="00B0408B" w:rsidP="00372C60">
            <w:pPr>
              <w:rPr>
                <w:sz w:val="12"/>
                <w:szCs w:val="12"/>
              </w:rPr>
            </w:pPr>
            <w:r>
              <w:rPr>
                <w:sz w:val="12"/>
                <w:szCs w:val="12"/>
              </w:rPr>
              <w:t>(should have definitive ways to signify hierarchy)</w:t>
            </w:r>
          </w:p>
        </w:tc>
        <w:tc>
          <w:tcPr>
            <w:tcW w:w="706" w:type="dxa"/>
          </w:tcPr>
          <w:p w:rsidR="00B0408B" w:rsidRDefault="00B0408B" w:rsidP="00372C60">
            <w:pPr>
              <w:rPr>
                <w:sz w:val="12"/>
                <w:szCs w:val="12"/>
              </w:rPr>
            </w:pPr>
            <w:r w:rsidRPr="0001752A">
              <w:rPr>
                <w:sz w:val="12"/>
                <w:szCs w:val="12"/>
              </w:rPr>
              <w:t>Allows multi line?</w:t>
            </w:r>
          </w:p>
          <w:p w:rsidR="00B0408B" w:rsidRPr="0001752A" w:rsidRDefault="00B0408B" w:rsidP="00372C60">
            <w:pPr>
              <w:rPr>
                <w:sz w:val="12"/>
                <w:szCs w:val="12"/>
              </w:rPr>
            </w:pPr>
            <w:r>
              <w:rPr>
                <w:sz w:val="12"/>
                <w:szCs w:val="12"/>
              </w:rPr>
              <w:t>(should not allow)</w:t>
            </w:r>
          </w:p>
        </w:tc>
        <w:tc>
          <w:tcPr>
            <w:tcW w:w="853" w:type="dxa"/>
          </w:tcPr>
          <w:p w:rsidR="00B0408B" w:rsidRDefault="00B0408B" w:rsidP="00372C60">
            <w:pPr>
              <w:rPr>
                <w:sz w:val="12"/>
                <w:szCs w:val="12"/>
              </w:rPr>
            </w:pPr>
            <w:r w:rsidRPr="0001752A">
              <w:rPr>
                <w:sz w:val="12"/>
                <w:szCs w:val="12"/>
              </w:rPr>
              <w:t>White spacing disregarded?</w:t>
            </w:r>
          </w:p>
          <w:p w:rsidR="00B0408B" w:rsidRPr="0001752A" w:rsidRDefault="00B0408B" w:rsidP="00372C60">
            <w:pPr>
              <w:rPr>
                <w:sz w:val="12"/>
                <w:szCs w:val="12"/>
              </w:rPr>
            </w:pPr>
            <w:r>
              <w:rPr>
                <w:sz w:val="12"/>
                <w:szCs w:val="12"/>
              </w:rPr>
              <w:t>(should not be)</w:t>
            </w:r>
          </w:p>
        </w:tc>
        <w:tc>
          <w:tcPr>
            <w:tcW w:w="825" w:type="dxa"/>
          </w:tcPr>
          <w:p w:rsidR="00B0408B" w:rsidRPr="0001752A" w:rsidRDefault="00B0408B" w:rsidP="00372C60">
            <w:pPr>
              <w:rPr>
                <w:sz w:val="12"/>
                <w:szCs w:val="12"/>
              </w:rPr>
            </w:pPr>
          </w:p>
        </w:tc>
        <w:tc>
          <w:tcPr>
            <w:tcW w:w="782"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650"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723" w:type="dxa"/>
          </w:tcPr>
          <w:p w:rsidR="00B0408B" w:rsidRPr="0001752A" w:rsidRDefault="00B0408B" w:rsidP="00372C60">
            <w:pPr>
              <w:rPr>
                <w:sz w:val="12"/>
                <w:szCs w:val="12"/>
              </w:rPr>
            </w:pPr>
          </w:p>
        </w:tc>
      </w:tr>
      <w:tr w:rsidR="00B0408B" w:rsidRPr="0001752A" w:rsidTr="00B0408B">
        <w:tc>
          <w:tcPr>
            <w:tcW w:w="794" w:type="dxa"/>
          </w:tcPr>
          <w:p w:rsidR="00B0408B" w:rsidRDefault="00B0408B" w:rsidP="00372C60">
            <w:pPr>
              <w:rPr>
                <w:sz w:val="12"/>
                <w:szCs w:val="12"/>
              </w:rPr>
            </w:pPr>
            <w:r w:rsidRPr="0001752A">
              <w:rPr>
                <w:sz w:val="12"/>
                <w:szCs w:val="12"/>
              </w:rPr>
              <w:t>Operator overloading</w:t>
            </w:r>
          </w:p>
          <w:p w:rsidR="00B0408B" w:rsidRPr="0001752A" w:rsidRDefault="00B0408B" w:rsidP="00372C60">
            <w:pPr>
              <w:rPr>
                <w:sz w:val="12"/>
                <w:szCs w:val="12"/>
              </w:rPr>
            </w:pPr>
            <w:r>
              <w:rPr>
                <w:sz w:val="12"/>
                <w:szCs w:val="12"/>
              </w:rPr>
              <w:t>(should not be supported)</w:t>
            </w:r>
          </w:p>
        </w:tc>
        <w:tc>
          <w:tcPr>
            <w:tcW w:w="913" w:type="dxa"/>
          </w:tcPr>
          <w:p w:rsidR="00B0408B" w:rsidRDefault="00B0408B" w:rsidP="00372C60">
            <w:pPr>
              <w:rPr>
                <w:sz w:val="12"/>
                <w:szCs w:val="12"/>
              </w:rPr>
            </w:pPr>
            <w:r>
              <w:rPr>
                <w:sz w:val="12"/>
                <w:szCs w:val="12"/>
              </w:rPr>
              <w:t>Exceptions in rules(</w:t>
            </w:r>
            <w:r w:rsidRPr="0001752A">
              <w:rPr>
                <w:sz w:val="12"/>
                <w:szCs w:val="12"/>
              </w:rPr>
              <w:t>return types, parameter passing)</w:t>
            </w:r>
          </w:p>
          <w:p w:rsidR="00B0408B" w:rsidRPr="0001752A" w:rsidRDefault="00B0408B" w:rsidP="00372C60">
            <w:pPr>
              <w:rPr>
                <w:sz w:val="12"/>
                <w:szCs w:val="12"/>
              </w:rPr>
            </w:pPr>
            <w:r>
              <w:rPr>
                <w:sz w:val="12"/>
                <w:szCs w:val="12"/>
              </w:rPr>
              <w:t>(should be consisted)</w:t>
            </w:r>
          </w:p>
        </w:tc>
        <w:tc>
          <w:tcPr>
            <w:tcW w:w="721" w:type="dxa"/>
          </w:tcPr>
          <w:p w:rsidR="00B0408B" w:rsidRPr="0001752A" w:rsidRDefault="00B0408B" w:rsidP="00372C60">
            <w:pPr>
              <w:rPr>
                <w:sz w:val="12"/>
                <w:szCs w:val="12"/>
              </w:rPr>
            </w:pPr>
          </w:p>
        </w:tc>
        <w:tc>
          <w:tcPr>
            <w:tcW w:w="767" w:type="dxa"/>
          </w:tcPr>
          <w:p w:rsidR="00B0408B" w:rsidRPr="0001752A" w:rsidRDefault="00B0408B" w:rsidP="00372C60">
            <w:pPr>
              <w:rPr>
                <w:sz w:val="12"/>
                <w:szCs w:val="12"/>
              </w:rPr>
            </w:pPr>
          </w:p>
        </w:tc>
        <w:tc>
          <w:tcPr>
            <w:tcW w:w="706" w:type="dxa"/>
          </w:tcPr>
          <w:p w:rsidR="00B0408B" w:rsidRPr="0001752A" w:rsidRDefault="00B0408B" w:rsidP="00372C60">
            <w:pPr>
              <w:rPr>
                <w:sz w:val="12"/>
                <w:szCs w:val="12"/>
              </w:rPr>
            </w:pPr>
          </w:p>
        </w:tc>
        <w:tc>
          <w:tcPr>
            <w:tcW w:w="853" w:type="dxa"/>
          </w:tcPr>
          <w:p w:rsidR="00B0408B" w:rsidRPr="0001752A" w:rsidRDefault="00B0408B" w:rsidP="00372C60">
            <w:pPr>
              <w:rPr>
                <w:sz w:val="12"/>
                <w:szCs w:val="12"/>
              </w:rPr>
            </w:pPr>
          </w:p>
        </w:tc>
        <w:tc>
          <w:tcPr>
            <w:tcW w:w="825" w:type="dxa"/>
          </w:tcPr>
          <w:p w:rsidR="00B0408B" w:rsidRPr="0001752A" w:rsidRDefault="00B0408B" w:rsidP="00372C60">
            <w:pPr>
              <w:rPr>
                <w:sz w:val="12"/>
                <w:szCs w:val="12"/>
              </w:rPr>
            </w:pPr>
          </w:p>
        </w:tc>
        <w:tc>
          <w:tcPr>
            <w:tcW w:w="782"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650" w:type="dxa"/>
          </w:tcPr>
          <w:p w:rsidR="00B0408B" w:rsidRPr="0001752A" w:rsidRDefault="00B0408B" w:rsidP="00372C60">
            <w:pPr>
              <w:rPr>
                <w:sz w:val="12"/>
                <w:szCs w:val="12"/>
              </w:rPr>
            </w:pPr>
          </w:p>
        </w:tc>
        <w:tc>
          <w:tcPr>
            <w:tcW w:w="808" w:type="dxa"/>
          </w:tcPr>
          <w:p w:rsidR="00B0408B" w:rsidRPr="0001752A" w:rsidRDefault="00B0408B" w:rsidP="00372C60">
            <w:pPr>
              <w:rPr>
                <w:sz w:val="12"/>
                <w:szCs w:val="12"/>
              </w:rPr>
            </w:pPr>
          </w:p>
        </w:tc>
        <w:tc>
          <w:tcPr>
            <w:tcW w:w="723" w:type="dxa"/>
          </w:tcPr>
          <w:p w:rsidR="00B0408B" w:rsidRPr="0001752A" w:rsidRDefault="00B0408B" w:rsidP="00372C60">
            <w:pPr>
              <w:rPr>
                <w:sz w:val="12"/>
                <w:szCs w:val="12"/>
              </w:rPr>
            </w:pPr>
          </w:p>
        </w:tc>
      </w:tr>
    </w:tbl>
    <w:p w:rsidR="00B0408B" w:rsidRDefault="00B0408B" w:rsidP="001C1300"/>
    <w:p w:rsidR="000E3308" w:rsidRDefault="000E3308" w:rsidP="000E3308">
      <w:pPr>
        <w:pStyle w:val="Heading2"/>
      </w:pPr>
      <w:r>
        <w:t>Programming languages</w:t>
      </w:r>
    </w:p>
    <w:p w:rsidR="000E3308" w:rsidRDefault="00B12BBA" w:rsidP="000E3308">
      <w:r>
        <w:t>As mentioned earlier, the six programming languages used in this research are C, C++, Java, JavaScript, Python and R. In this section, some basic information about the languages are given, to provide some context about certain fea</w:t>
      </w:r>
      <w:r w:rsidR="006F45A9">
        <w:t>tures they may or may not have.</w:t>
      </w:r>
    </w:p>
    <w:p w:rsidR="006F45A9" w:rsidRDefault="006F45A9" w:rsidP="006F45A9">
      <w:pPr>
        <w:pStyle w:val="Heading3"/>
      </w:pPr>
      <w:r>
        <w:t>C</w:t>
      </w:r>
    </w:p>
    <w:p w:rsidR="006F45A9" w:rsidRDefault="006F45A9" w:rsidP="006F45A9">
      <w:r>
        <w:t xml:space="preserve">C </w:t>
      </w:r>
      <w:r>
        <w:t xml:space="preserve">is one of the earliest and </w:t>
      </w:r>
      <w:r>
        <w:t>most impactful programming language</w:t>
      </w:r>
      <w:r>
        <w:t>s in</w:t>
      </w:r>
      <w:r>
        <w:t xml:space="preserve"> history. It was developed in the early 1970</w:t>
      </w:r>
      <w:r>
        <w:t>s</w:t>
      </w:r>
      <w:r>
        <w:t xml:space="preserve"> at the Bell Laboratory by American computer scientist Dennis M. Ritchie and Ken Thompson. It was initially developed to be used in UNIX operating system. When C was introduced it had a great </w:t>
      </w:r>
      <w:r w:rsidR="004130DE">
        <w:t>combination of features as it</w:t>
      </w:r>
      <w:r>
        <w:t xml:space="preserve"> was simple, portable, structured and extensible. It also had a richer library and better memory management system with pointer and recursion ability than other languages at that time. </w:t>
      </w:r>
    </w:p>
    <w:p w:rsidR="00C65C11" w:rsidRDefault="00C65C11" w:rsidP="00C65C11">
      <w:pPr>
        <w:pStyle w:val="Heading3"/>
      </w:pPr>
      <w:r>
        <w:lastRenderedPageBreak/>
        <w:t>C++</w:t>
      </w:r>
    </w:p>
    <w:p w:rsidR="006F45A9" w:rsidRDefault="006F45A9" w:rsidP="006F45A9">
      <w:r>
        <w:t xml:space="preserve">C++ was created by Bjarne </w:t>
      </w:r>
      <w:proofErr w:type="spellStart"/>
      <w:r>
        <w:t>Stroustrup</w:t>
      </w:r>
      <w:proofErr w:type="spellEnd"/>
      <w:r>
        <w:t xml:space="preserve"> as an extension of C programing language that introduced class func</w:t>
      </w:r>
      <w:r w:rsidR="00C65C11">
        <w:t>tionality, which</w:t>
      </w:r>
      <w:r>
        <w:t xml:space="preserve"> is why it was initially called C with classes. It was renamed C++ in 1983. The language started to expand its features with classes, basic inheritance, function argumen</w:t>
      </w:r>
      <w:r w:rsidR="007B4D89">
        <w:t xml:space="preserve">t, </w:t>
      </w:r>
      <w:r>
        <w:t>virtual functions</w:t>
      </w:r>
      <w:r w:rsidR="001424C3">
        <w:t xml:space="preserve"> etc</w:t>
      </w:r>
      <w:proofErr w:type="gramStart"/>
      <w:r w:rsidR="001424C3">
        <w:t>.</w:t>
      </w:r>
      <w:r>
        <w:t>.</w:t>
      </w:r>
      <w:proofErr w:type="gramEnd"/>
      <w:r>
        <w:t xml:space="preserve"> Without compromising speed and portability</w:t>
      </w:r>
      <w:r w:rsidR="001424C3">
        <w:t>,</w:t>
      </w:r>
      <w:r>
        <w:t xml:space="preserve"> C++ </w:t>
      </w:r>
      <w:r w:rsidR="001424C3">
        <w:t>has kept</w:t>
      </w:r>
      <w:r>
        <w:t xml:space="preserve"> expanding its feature set to stay relevant decade after decade.</w:t>
      </w:r>
    </w:p>
    <w:p w:rsidR="0046618C" w:rsidRDefault="0046618C" w:rsidP="0046618C">
      <w:pPr>
        <w:pStyle w:val="Heading3"/>
      </w:pPr>
      <w:r>
        <w:t>Java</w:t>
      </w:r>
    </w:p>
    <w:p w:rsidR="0046618C" w:rsidRDefault="0046618C" w:rsidP="0046618C">
      <w:r>
        <w:t xml:space="preserve">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 Java program is compiled to bytecode and then executed by virtual machine that is specifically designed for the host hardware. </w:t>
      </w:r>
    </w:p>
    <w:p w:rsidR="0046618C" w:rsidRDefault="0046618C" w:rsidP="0046618C">
      <w:pPr>
        <w:pStyle w:val="Heading3"/>
      </w:pPr>
      <w:r>
        <w:t>JavaScript</w:t>
      </w:r>
    </w:p>
    <w:p w:rsidR="0046618C" w:rsidRPr="000E3308" w:rsidRDefault="0046618C" w:rsidP="0046618C">
      <w:r>
        <w:t xml:space="preserve">JavaScript, also known as JS, was created by Brendan </w:t>
      </w:r>
      <w:proofErr w:type="spellStart"/>
      <w:r>
        <w:t>Eich</w:t>
      </w:r>
      <w:proofErr w:type="spellEnd"/>
      <w:r>
        <w:t xml:space="preserve"> at Netscape. It was officially called </w:t>
      </w:r>
      <w:proofErr w:type="spellStart"/>
      <w:r>
        <w:t>LiveScript</w:t>
      </w:r>
      <w:proofErr w:type="spellEnd"/>
      <w:r>
        <w:t xml:space="preserve"> when it was first became a part of Navigator release in 1995. Later it was changed to JavaScript probably as a marketing ploy as Java was then a hot new language. JavaScript is one of the core technology of World Wide Web. It enables interactions in website. It is a multi-paradigm language that supports event-driven, functional programming style. </w:t>
      </w:r>
    </w:p>
    <w:p w:rsidR="0046618C" w:rsidRDefault="0046618C" w:rsidP="006F45A9"/>
    <w:p w:rsidR="001424C3" w:rsidRDefault="001424C3" w:rsidP="001424C3">
      <w:pPr>
        <w:pStyle w:val="Heading3"/>
      </w:pPr>
      <w:r>
        <w:t>Python</w:t>
      </w:r>
    </w:p>
    <w:p w:rsidR="006F45A9" w:rsidRDefault="006F45A9" w:rsidP="006F45A9">
      <w:r>
        <w:t>Guido van Rossum started working on Python in 1989 as a successor to ABC programming language. It was first released in 1991 although, version 1.0</w:t>
      </w:r>
      <w:r w:rsidR="00A479CC">
        <w:t xml:space="preserve"> of Python was released in 1994.</w:t>
      </w:r>
      <w:r>
        <w:t xml:space="preserve"> Although it is not as fast as other popular programming langu</w:t>
      </w:r>
      <w:r w:rsidR="00A479CC">
        <w:t xml:space="preserve">ages such as C/C++ or Java, </w:t>
      </w:r>
      <w:r w:rsidR="000D744D">
        <w:t>its</w:t>
      </w:r>
      <w:r w:rsidR="00A479CC">
        <w:t xml:space="preserve"> main point of focus is</w:t>
      </w:r>
      <w:r>
        <w:t xml:space="preserve"> ease of learning</w:t>
      </w:r>
      <w:r w:rsidR="000D744D">
        <w:t>, alongside short and easy-to-</w:t>
      </w:r>
      <w:r>
        <w:t>code syntax which made it one of the most readable programming language</w:t>
      </w:r>
      <w:r w:rsidR="000D744D">
        <w:t>s</w:t>
      </w:r>
      <w:r>
        <w:t>. It is now widely used in technical fields like machine learning, artificial intelligence and others.</w:t>
      </w:r>
    </w:p>
    <w:p w:rsidR="000D744D" w:rsidRDefault="000D744D" w:rsidP="000D744D">
      <w:pPr>
        <w:pStyle w:val="Heading3"/>
      </w:pPr>
      <w:r>
        <w:t>R</w:t>
      </w:r>
    </w:p>
    <w:p w:rsidR="006F45A9" w:rsidRDefault="006F45A9" w:rsidP="006F45A9">
      <w:r>
        <w:t>R is a programming language that is specialized</w:t>
      </w:r>
      <w:r w:rsidR="000D744D">
        <w:t xml:space="preserve"> for statistical computing,</w:t>
      </w:r>
      <w:r>
        <w:t xml:space="preserve"> developed by two statisticians Ross </w:t>
      </w:r>
      <w:proofErr w:type="spellStart"/>
      <w:r>
        <w:t>Ihaka</w:t>
      </w:r>
      <w:proofErr w:type="spellEnd"/>
      <w:r>
        <w:t xml:space="preserve"> and Robert Gentleman in early 1990. R implements various statistical and graphical techniques, including linear and nonlinear modeling. It is </w:t>
      </w:r>
      <w:r w:rsidR="00545348">
        <w:t xml:space="preserve">not </w:t>
      </w:r>
      <w:r>
        <w:t xml:space="preserve">very fast for </w:t>
      </w:r>
      <w:r w:rsidR="00545348">
        <w:t>computationally intensive tasks, however</w:t>
      </w:r>
      <w:r>
        <w:t xml:space="preserve"> it can link with C, C++ and other languages to implement those tasks. R has a strong graphical capability that is why it is vastly used for data visualization. R has a highly active community </w:t>
      </w:r>
      <w:r w:rsidR="00545348">
        <w:t>who contribute in expanding the language’</w:t>
      </w:r>
      <w:r w:rsidR="00B92A7A">
        <w:t>s code repository CRAN, hence</w:t>
      </w:r>
      <w:r>
        <w:t xml:space="preserve"> the use of R in data science project is increasing.</w:t>
      </w:r>
    </w:p>
    <w:sectPr w:rsidR="006F45A9" w:rsidSect="00A45B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ECD108A"/>
    <w:multiLevelType w:val="hybridMultilevel"/>
    <w:tmpl w:val="604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kwqQUA5+ViyywAAAA="/>
  </w:docVars>
  <w:rsids>
    <w:rsidRoot w:val="000012A4"/>
    <w:rsid w:val="000012A4"/>
    <w:rsid w:val="00062B2F"/>
    <w:rsid w:val="000D744D"/>
    <w:rsid w:val="000E3308"/>
    <w:rsid w:val="0010333B"/>
    <w:rsid w:val="001142C5"/>
    <w:rsid w:val="00133062"/>
    <w:rsid w:val="001424C3"/>
    <w:rsid w:val="00153428"/>
    <w:rsid w:val="001569B4"/>
    <w:rsid w:val="00194E10"/>
    <w:rsid w:val="001C1300"/>
    <w:rsid w:val="001D53E3"/>
    <w:rsid w:val="001D61C3"/>
    <w:rsid w:val="001F7425"/>
    <w:rsid w:val="00205696"/>
    <w:rsid w:val="00211A66"/>
    <w:rsid w:val="00276193"/>
    <w:rsid w:val="002B4D26"/>
    <w:rsid w:val="002D2D3F"/>
    <w:rsid w:val="003108AC"/>
    <w:rsid w:val="0031142E"/>
    <w:rsid w:val="00337217"/>
    <w:rsid w:val="00374E8E"/>
    <w:rsid w:val="003B6AFD"/>
    <w:rsid w:val="004040BA"/>
    <w:rsid w:val="004130DE"/>
    <w:rsid w:val="0044491E"/>
    <w:rsid w:val="00446C7E"/>
    <w:rsid w:val="00457673"/>
    <w:rsid w:val="0046618C"/>
    <w:rsid w:val="00480D61"/>
    <w:rsid w:val="004B3768"/>
    <w:rsid w:val="004C4E53"/>
    <w:rsid w:val="004D04EB"/>
    <w:rsid w:val="004D1C60"/>
    <w:rsid w:val="00500C1E"/>
    <w:rsid w:val="00512473"/>
    <w:rsid w:val="00513F19"/>
    <w:rsid w:val="00516B91"/>
    <w:rsid w:val="00520983"/>
    <w:rsid w:val="00536412"/>
    <w:rsid w:val="00545348"/>
    <w:rsid w:val="0056419F"/>
    <w:rsid w:val="00591319"/>
    <w:rsid w:val="005A5D9F"/>
    <w:rsid w:val="005D7F6A"/>
    <w:rsid w:val="005F062D"/>
    <w:rsid w:val="00610F81"/>
    <w:rsid w:val="00620133"/>
    <w:rsid w:val="006374CB"/>
    <w:rsid w:val="00662821"/>
    <w:rsid w:val="00683D37"/>
    <w:rsid w:val="006B56AB"/>
    <w:rsid w:val="006D672D"/>
    <w:rsid w:val="006F0E5D"/>
    <w:rsid w:val="006F45A9"/>
    <w:rsid w:val="00703DF1"/>
    <w:rsid w:val="00717E07"/>
    <w:rsid w:val="00770D92"/>
    <w:rsid w:val="00790858"/>
    <w:rsid w:val="00794AEF"/>
    <w:rsid w:val="00796036"/>
    <w:rsid w:val="007A0DE7"/>
    <w:rsid w:val="007A5B4C"/>
    <w:rsid w:val="007B4D89"/>
    <w:rsid w:val="007C6B23"/>
    <w:rsid w:val="007F2555"/>
    <w:rsid w:val="007F2FDE"/>
    <w:rsid w:val="00801164"/>
    <w:rsid w:val="00802686"/>
    <w:rsid w:val="008175C6"/>
    <w:rsid w:val="00840177"/>
    <w:rsid w:val="008450CC"/>
    <w:rsid w:val="008A1905"/>
    <w:rsid w:val="008A79AC"/>
    <w:rsid w:val="008B1537"/>
    <w:rsid w:val="008B41EE"/>
    <w:rsid w:val="008C14F7"/>
    <w:rsid w:val="0091739B"/>
    <w:rsid w:val="009207C9"/>
    <w:rsid w:val="00965203"/>
    <w:rsid w:val="00967EB9"/>
    <w:rsid w:val="00970CB3"/>
    <w:rsid w:val="00972C14"/>
    <w:rsid w:val="009732CB"/>
    <w:rsid w:val="00973983"/>
    <w:rsid w:val="009953A7"/>
    <w:rsid w:val="009C193D"/>
    <w:rsid w:val="009E1DB9"/>
    <w:rsid w:val="00A00962"/>
    <w:rsid w:val="00A059FB"/>
    <w:rsid w:val="00A20580"/>
    <w:rsid w:val="00A23876"/>
    <w:rsid w:val="00A26A98"/>
    <w:rsid w:val="00A45B23"/>
    <w:rsid w:val="00A479CC"/>
    <w:rsid w:val="00A53D6E"/>
    <w:rsid w:val="00A7213E"/>
    <w:rsid w:val="00A95BAE"/>
    <w:rsid w:val="00AB510D"/>
    <w:rsid w:val="00AF465F"/>
    <w:rsid w:val="00AF4C91"/>
    <w:rsid w:val="00AF7858"/>
    <w:rsid w:val="00B0408B"/>
    <w:rsid w:val="00B12BBA"/>
    <w:rsid w:val="00B30F0D"/>
    <w:rsid w:val="00B32873"/>
    <w:rsid w:val="00B64EC5"/>
    <w:rsid w:val="00B84452"/>
    <w:rsid w:val="00B92A7A"/>
    <w:rsid w:val="00BE03AE"/>
    <w:rsid w:val="00BE0DE1"/>
    <w:rsid w:val="00BE2491"/>
    <w:rsid w:val="00BE4595"/>
    <w:rsid w:val="00BF2871"/>
    <w:rsid w:val="00C013AC"/>
    <w:rsid w:val="00C05512"/>
    <w:rsid w:val="00C15A31"/>
    <w:rsid w:val="00C272BD"/>
    <w:rsid w:val="00C40C19"/>
    <w:rsid w:val="00C42CAF"/>
    <w:rsid w:val="00C628CC"/>
    <w:rsid w:val="00C65C11"/>
    <w:rsid w:val="00C72F4E"/>
    <w:rsid w:val="00C95AC3"/>
    <w:rsid w:val="00CB454C"/>
    <w:rsid w:val="00CD33D2"/>
    <w:rsid w:val="00CD6F41"/>
    <w:rsid w:val="00CD77CE"/>
    <w:rsid w:val="00CE3071"/>
    <w:rsid w:val="00CF705A"/>
    <w:rsid w:val="00D238EE"/>
    <w:rsid w:val="00D441DF"/>
    <w:rsid w:val="00D6438F"/>
    <w:rsid w:val="00D83860"/>
    <w:rsid w:val="00D83FB0"/>
    <w:rsid w:val="00DA1FD2"/>
    <w:rsid w:val="00DA54EB"/>
    <w:rsid w:val="00DD7EB7"/>
    <w:rsid w:val="00DF25A0"/>
    <w:rsid w:val="00E02547"/>
    <w:rsid w:val="00E1209B"/>
    <w:rsid w:val="00E154DF"/>
    <w:rsid w:val="00E75CFE"/>
    <w:rsid w:val="00E81795"/>
    <w:rsid w:val="00EC2F27"/>
    <w:rsid w:val="00ED5002"/>
    <w:rsid w:val="00F13293"/>
    <w:rsid w:val="00F23667"/>
    <w:rsid w:val="00F24965"/>
    <w:rsid w:val="00F46FFE"/>
    <w:rsid w:val="00FB22C7"/>
    <w:rsid w:val="00FB3B30"/>
    <w:rsid w:val="00FD5B64"/>
    <w:rsid w:val="00FF2B03"/>
    <w:rsid w:val="00FF56A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39544"/>
  <w15:chartTrackingRefBased/>
  <w15:docId w15:val="{12859CFB-F103-4E63-9D3A-484C9C721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2491"/>
    <w:rPr>
      <w:sz w:val="20"/>
    </w:rPr>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72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45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721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05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C40C19"/>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40C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1142C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42C5"/>
    <w:pPr>
      <w:spacing w:after="200" w:line="240" w:lineRule="auto"/>
    </w:pPr>
    <w:rPr>
      <w:i/>
      <w:iCs/>
      <w:color w:val="44546A" w:themeColor="text2"/>
      <w:sz w:val="18"/>
      <w:szCs w:val="18"/>
    </w:rPr>
  </w:style>
  <w:style w:type="paragraph" w:styleId="ListParagraph">
    <w:name w:val="List Paragraph"/>
    <w:basedOn w:val="Normal"/>
    <w:uiPriority w:val="34"/>
    <w:qFormat/>
    <w:rsid w:val="00A059FB"/>
    <w:pPr>
      <w:ind w:left="720"/>
      <w:contextualSpacing/>
    </w:pPr>
  </w:style>
  <w:style w:type="character" w:customStyle="1" w:styleId="Heading3Char">
    <w:name w:val="Heading 3 Char"/>
    <w:basedOn w:val="DefaultParagraphFont"/>
    <w:link w:val="Heading3"/>
    <w:uiPriority w:val="9"/>
    <w:rsid w:val="006F45A9"/>
    <w:rPr>
      <w:rFonts w:asciiTheme="majorHAnsi" w:eastAsiaTheme="majorEastAsia" w:hAnsiTheme="majorHAnsi" w:cstheme="majorBidi"/>
      <w:color w:val="1F4D78" w:themeColor="accent1" w:themeShade="7F"/>
      <w:sz w:val="24"/>
      <w:szCs w:val="24"/>
    </w:rPr>
  </w:style>
  <w:style w:type="table" w:styleId="GridTable1Light">
    <w:name w:val="Grid Table 1 Light"/>
    <w:basedOn w:val="TableNormal"/>
    <w:uiPriority w:val="46"/>
    <w:rsid w:val="00B0408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F4D-CC10-4E53-B051-767F78CA7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6</Pages>
  <Words>5672</Words>
  <Characters>32337</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11</cp:revision>
  <dcterms:created xsi:type="dcterms:W3CDTF">2021-01-18T15:01:00Z</dcterms:created>
  <dcterms:modified xsi:type="dcterms:W3CDTF">2021-01-1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